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5B8FE" w14:textId="3F39E9F7" w:rsidR="00B51B8E" w:rsidRPr="001C6B0E" w:rsidRDefault="00B51B8E" w:rsidP="00B51B8E">
      <w:pPr>
        <w:spacing w:after="0" w:line="240" w:lineRule="auto"/>
        <w:ind w:left="1418"/>
        <w:rPr>
          <w:rFonts w:ascii="Book Antiqua" w:hAnsi="Book Antiqua"/>
        </w:rPr>
      </w:pPr>
      <w:bookmarkStart w:id="0" w:name="_Hlk10147465"/>
      <w:bookmarkEnd w:id="0"/>
      <w:r w:rsidRPr="001C6B0E">
        <w:rPr>
          <w:rFonts w:ascii="Book Antiqua" w:hAnsi="Book Antiqua"/>
          <w:noProof/>
          <w:lang w:eastAsia="id-ID"/>
        </w:rPr>
        <w:drawing>
          <wp:anchor distT="0" distB="0" distL="114300" distR="114300" simplePos="0" relativeHeight="251659264" behindDoc="0" locked="0" layoutInCell="1" allowOverlap="1" wp14:anchorId="72091BF8" wp14:editId="6282E118">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008F7C04">
        <w:rPr>
          <w:rFonts w:ascii="Book Antiqua" w:hAnsi="Book Antiqua"/>
          <w:lang w:val="en-GB"/>
        </w:rPr>
        <w:t xml:space="preserve"> </w:t>
      </w:r>
      <w:r w:rsidRPr="001C6B0E">
        <w:rPr>
          <w:rFonts w:ascii="Book Antiqua" w:hAnsi="Book Antiqua"/>
        </w:rPr>
        <w:t>Volume x Issue x (xxxx) Pages x-xx</w:t>
      </w:r>
    </w:p>
    <w:p w14:paraId="4D16C928" w14:textId="77777777" w:rsidR="00B51B8E" w:rsidRPr="001C6B0E" w:rsidRDefault="00B51B8E" w:rsidP="00B51B8E">
      <w:pPr>
        <w:pBdr>
          <w:bottom w:val="single" w:sz="6" w:space="1" w:color="auto"/>
        </w:pBdr>
        <w:spacing w:after="0" w:line="240" w:lineRule="auto"/>
        <w:ind w:left="1418"/>
        <w:rPr>
          <w:rFonts w:ascii="Book Antiqua" w:hAnsi="Book Antiqua"/>
          <w:b/>
          <w:bCs/>
        </w:rPr>
      </w:pPr>
      <w:r w:rsidRPr="001C6B0E">
        <w:rPr>
          <w:rFonts w:ascii="Book Antiqua" w:hAnsi="Book Antiqua"/>
          <w:b/>
          <w:bCs/>
        </w:rPr>
        <w:t>Jurnal Obsesi : Jurnal Pendidikan Anak Usia Dini</w:t>
      </w:r>
    </w:p>
    <w:p w14:paraId="7E2FD80C" w14:textId="77777777" w:rsidR="00B51B8E" w:rsidRPr="001C6B0E" w:rsidRDefault="00B51B8E" w:rsidP="00B51B8E">
      <w:pPr>
        <w:pBdr>
          <w:bottom w:val="single" w:sz="6" w:space="1" w:color="auto"/>
        </w:pBdr>
        <w:spacing w:after="0" w:line="240" w:lineRule="auto"/>
        <w:ind w:left="1418"/>
        <w:rPr>
          <w:rFonts w:ascii="Book Antiqua" w:hAnsi="Book Antiqua"/>
          <w:bCs/>
        </w:rPr>
      </w:pPr>
      <w:r w:rsidRPr="001C6B0E">
        <w:rPr>
          <w:rFonts w:ascii="Book Antiqua" w:hAnsi="Book Antiqua"/>
          <w:bCs/>
        </w:rPr>
        <w:t>ISSN: 2549-8959 (Online) 2356-1327 (Print)</w:t>
      </w:r>
    </w:p>
    <w:p w14:paraId="0C80405F" w14:textId="77777777" w:rsidR="00B51B8E" w:rsidRPr="001C6B0E" w:rsidRDefault="00B51B8E" w:rsidP="00B51B8E">
      <w:pPr>
        <w:spacing w:after="0" w:line="240" w:lineRule="auto"/>
        <w:jc w:val="center"/>
        <w:rPr>
          <w:rFonts w:ascii="Book Antiqua" w:hAnsi="Book Antiqua" w:cs="Times New Roman"/>
          <w:b/>
          <w:bCs/>
          <w:color w:val="000000"/>
          <w:sz w:val="36"/>
          <w:szCs w:val="36"/>
        </w:rPr>
      </w:pPr>
    </w:p>
    <w:p w14:paraId="2F32214E" w14:textId="5986C2A4" w:rsidR="00B51B8E" w:rsidRPr="001C6B0E" w:rsidRDefault="006F2881" w:rsidP="00B51B8E">
      <w:pPr>
        <w:spacing w:line="240" w:lineRule="auto"/>
        <w:rPr>
          <w:rFonts w:ascii="Book Antiqua" w:hAnsi="Book Antiqua" w:cs="Times New Roman"/>
          <w:b/>
          <w:bCs/>
          <w:sz w:val="36"/>
          <w:szCs w:val="36"/>
          <w:lang w:val="en-GB"/>
        </w:rPr>
      </w:pPr>
      <w:r>
        <w:rPr>
          <w:rFonts w:ascii="Book Antiqua" w:hAnsi="Book Antiqua" w:cs="Times New Roman"/>
          <w:b/>
          <w:bCs/>
          <w:sz w:val="36"/>
          <w:szCs w:val="36"/>
          <w:lang w:val="en-GB"/>
        </w:rPr>
        <w:t xml:space="preserve">An </w:t>
      </w:r>
      <w:r w:rsidR="00B51B8E" w:rsidRPr="001C6B0E">
        <w:rPr>
          <w:rFonts w:ascii="Book Antiqua" w:hAnsi="Book Antiqua" w:cs="Times New Roman"/>
          <w:b/>
          <w:bCs/>
          <w:sz w:val="36"/>
          <w:szCs w:val="36"/>
          <w:lang w:val="en-GB"/>
        </w:rPr>
        <w:t xml:space="preserve">Overview </w:t>
      </w:r>
      <w:r>
        <w:rPr>
          <w:rFonts w:ascii="Book Antiqua" w:hAnsi="Book Antiqua" w:cs="Times New Roman"/>
          <w:b/>
          <w:bCs/>
          <w:sz w:val="36"/>
          <w:szCs w:val="36"/>
          <w:lang w:val="en-GB"/>
        </w:rPr>
        <w:t xml:space="preserve">on </w:t>
      </w:r>
      <w:r w:rsidR="00B51B8E" w:rsidRPr="001C6B0E">
        <w:rPr>
          <w:rFonts w:ascii="Book Antiqua" w:hAnsi="Book Antiqua" w:cs="Times New Roman"/>
          <w:b/>
          <w:bCs/>
          <w:sz w:val="36"/>
          <w:szCs w:val="36"/>
          <w:lang w:val="en-GB"/>
        </w:rPr>
        <w:t>Case Internet Addiction In Early Childhood</w:t>
      </w:r>
      <w:r w:rsidR="00D346E6">
        <w:rPr>
          <w:rFonts w:ascii="Book Antiqua" w:hAnsi="Book Antiqua" w:cs="Times New Roman"/>
          <w:b/>
          <w:bCs/>
          <w:sz w:val="36"/>
          <w:szCs w:val="36"/>
          <w:lang w:val="en-GB"/>
        </w:rPr>
        <w:t>’s</w:t>
      </w:r>
      <w:r w:rsidR="00B51B8E" w:rsidRPr="001C6B0E">
        <w:rPr>
          <w:rFonts w:ascii="Book Antiqua" w:hAnsi="Book Antiqua" w:cs="Times New Roman"/>
          <w:b/>
          <w:bCs/>
          <w:sz w:val="36"/>
          <w:szCs w:val="36"/>
          <w:lang w:val="en-GB"/>
        </w:rPr>
        <w:t xml:space="preserve"> Perspective</w:t>
      </w:r>
    </w:p>
    <w:p w14:paraId="313467EE" w14:textId="77777777" w:rsidR="00B51B8E" w:rsidRPr="001C6B0E" w:rsidRDefault="00B51B8E" w:rsidP="00B51B8E">
      <w:pPr>
        <w:spacing w:after="0" w:line="240" w:lineRule="auto"/>
        <w:rPr>
          <w:rFonts w:ascii="Book Antiqua" w:hAnsi="Book Antiqua" w:cs="Times New Roman"/>
          <w:b/>
          <w:bCs/>
          <w:sz w:val="28"/>
          <w:szCs w:val="28"/>
          <w:vertAlign w:val="superscript"/>
          <w:lang w:val="en-GB"/>
        </w:rPr>
      </w:pPr>
      <w:r w:rsidRPr="001C6B0E">
        <w:rPr>
          <w:rFonts w:ascii="Book Antiqua" w:hAnsi="Book Antiqua" w:cs="Times New Roman"/>
          <w:b/>
          <w:bCs/>
          <w:sz w:val="28"/>
          <w:szCs w:val="28"/>
          <w:lang w:val="en-GB"/>
        </w:rPr>
        <w:t>Nurhafizah</w:t>
      </w:r>
      <w:r w:rsidRPr="001C6B0E">
        <w:rPr>
          <w:rFonts w:ascii="Book Antiqua" w:hAnsi="Book Antiqua" w:cs="Times New Roman"/>
          <w:b/>
          <w:bCs/>
          <w:sz w:val="28"/>
          <w:szCs w:val="28"/>
          <w:vertAlign w:val="superscript"/>
          <w:lang w:val="en-GB"/>
        </w:rPr>
        <w:t>1</w:t>
      </w:r>
      <w:r w:rsidRPr="001C6B0E">
        <w:rPr>
          <w:rFonts w:ascii="Book Antiqua" w:hAnsi="Book Antiqua"/>
          <w:b/>
          <w:bCs/>
          <w:sz w:val="28"/>
          <w:szCs w:val="28"/>
          <w:vertAlign w:val="superscript"/>
        </w:rPr>
        <w:t></w:t>
      </w:r>
      <w:r w:rsidRPr="001C6B0E">
        <w:rPr>
          <w:rFonts w:ascii="Book Antiqua" w:hAnsi="Book Antiqua" w:cs="Times New Roman"/>
          <w:b/>
          <w:bCs/>
          <w:sz w:val="28"/>
          <w:szCs w:val="28"/>
          <w:lang w:val="en-GB"/>
        </w:rPr>
        <w:t xml:space="preserve"> Wilma Rahmah Hidayati</w:t>
      </w:r>
      <w:r w:rsidRPr="001C6B0E">
        <w:rPr>
          <w:rFonts w:ascii="Book Antiqua" w:hAnsi="Book Antiqua" w:cs="Times New Roman"/>
          <w:b/>
          <w:bCs/>
          <w:sz w:val="28"/>
          <w:szCs w:val="28"/>
          <w:vertAlign w:val="superscript"/>
          <w:lang w:val="en-GB"/>
        </w:rPr>
        <w:t>1</w:t>
      </w:r>
    </w:p>
    <w:p w14:paraId="4283F0F3" w14:textId="77777777" w:rsidR="00B51B8E" w:rsidRPr="001C6B0E" w:rsidRDefault="00B51B8E" w:rsidP="00B51B8E">
      <w:pPr>
        <w:spacing w:after="0" w:line="240" w:lineRule="auto"/>
        <w:rPr>
          <w:rFonts w:ascii="Book Antiqua" w:hAnsi="Book Antiqua" w:cs="Times New Roman"/>
          <w:lang w:val="en-GB"/>
        </w:rPr>
      </w:pPr>
      <w:r w:rsidRPr="001C6B0E">
        <w:rPr>
          <w:rFonts w:ascii="Book Antiqua" w:hAnsi="Book Antiqua" w:cs="Times New Roman"/>
          <w:lang w:val="en-GB"/>
        </w:rPr>
        <w:t>Pendidikan Anak Usia Dini, Universitas Negeri Padang, Indonesia</w:t>
      </w:r>
      <w:r w:rsidRPr="001C6B0E">
        <w:rPr>
          <w:rFonts w:ascii="Book Antiqua" w:hAnsi="Book Antiqua" w:cs="Times New Roman"/>
          <w:vertAlign w:val="superscript"/>
          <w:lang w:val="en-GB"/>
        </w:rPr>
        <w:t>1</w:t>
      </w:r>
    </w:p>
    <w:p w14:paraId="5ABF6BCC" w14:textId="77777777" w:rsidR="00B51B8E" w:rsidRPr="001C6B0E" w:rsidRDefault="00B51B8E" w:rsidP="00B51B8E">
      <w:pPr>
        <w:pStyle w:val="BodyText"/>
        <w:spacing w:after="0" w:line="240" w:lineRule="auto"/>
        <w:jc w:val="both"/>
        <w:rPr>
          <w:rFonts w:ascii="Book Antiqua" w:hAnsi="Book Antiqua" w:cs="Times New Roman"/>
          <w:b/>
          <w:bCs/>
          <w:color w:val="000000"/>
        </w:rPr>
      </w:pPr>
    </w:p>
    <w:p w14:paraId="7C9762EC" w14:textId="0071D102" w:rsidR="00B51B8E" w:rsidRPr="001C6B0E" w:rsidRDefault="00B51B8E" w:rsidP="00B51B8E">
      <w:pPr>
        <w:spacing w:after="0" w:line="240" w:lineRule="auto"/>
        <w:jc w:val="both"/>
        <w:rPr>
          <w:rFonts w:ascii="Book Antiqua" w:hAnsi="Book Antiqua" w:cs="Times New Roman"/>
          <w:sz w:val="26"/>
          <w:szCs w:val="26"/>
          <w:lang w:val="en-GB"/>
        </w:rPr>
      </w:pPr>
      <w:r w:rsidRPr="001C6B0E">
        <w:rPr>
          <w:rFonts w:ascii="Book Antiqua" w:hAnsi="Book Antiqua" w:cs="Times New Roman"/>
          <w:b/>
          <w:bCs/>
          <w:sz w:val="26"/>
          <w:szCs w:val="26"/>
          <w:lang w:val="en-GB"/>
        </w:rPr>
        <w:t>Abstract</w:t>
      </w:r>
      <w:r w:rsidR="003E6819" w:rsidRPr="001C6B0E">
        <w:rPr>
          <w:rFonts w:ascii="Book Antiqua" w:hAnsi="Book Antiqua" w:cs="Times New Roman"/>
          <w:b/>
          <w:bCs/>
          <w:sz w:val="26"/>
          <w:szCs w:val="26"/>
          <w:lang w:val="en-GB"/>
        </w:rPr>
        <w:t xml:space="preserve"> </w:t>
      </w:r>
    </w:p>
    <w:p w14:paraId="56BAF490" w14:textId="53CFFA9A" w:rsidR="00B51B8E" w:rsidRPr="001C6B0E" w:rsidRDefault="00B51B8E" w:rsidP="00B51B8E">
      <w:pPr>
        <w:spacing w:line="240" w:lineRule="auto"/>
        <w:jc w:val="both"/>
        <w:rPr>
          <w:rFonts w:ascii="Book Antiqua" w:hAnsi="Book Antiqua"/>
        </w:rPr>
      </w:pPr>
      <w:r w:rsidRPr="001C6B0E">
        <w:rPr>
          <w:rFonts w:ascii="Book Antiqua" w:hAnsi="Book Antiqua"/>
        </w:rPr>
        <w:t xml:space="preserve">This article was written based on research that aims to describe the level of internet addiction in early childhood in TK Nagari Lima Kaum with quantitative descriptive research methods. </w:t>
      </w:r>
      <w:r w:rsidR="00BB570F">
        <w:rPr>
          <w:rFonts w:ascii="Book Antiqua" w:hAnsi="Book Antiqua"/>
          <w:color w:val="414141"/>
          <w:shd w:val="clear" w:color="auto" w:fill="FFFFFF"/>
          <w:lang w:val="en-GB"/>
        </w:rPr>
        <w:t>T</w:t>
      </w:r>
      <w:r w:rsidR="00BB570F" w:rsidRPr="00AE7983">
        <w:rPr>
          <w:rFonts w:ascii="Book Antiqua" w:hAnsi="Book Antiqua"/>
          <w:color w:val="414141"/>
          <w:shd w:val="clear" w:color="auto" w:fill="FFFFFF"/>
          <w:lang w:val="en-GB"/>
        </w:rPr>
        <w:t>he novelty in this study is to find out data on the level of internet addiction in early childhood</w:t>
      </w:r>
      <w:r w:rsidR="00BB570F">
        <w:rPr>
          <w:rFonts w:ascii="Book Antiqua" w:hAnsi="Book Antiqua"/>
          <w:color w:val="414141"/>
          <w:shd w:val="clear" w:color="auto" w:fill="FFFFFF"/>
          <w:lang w:val="en-GB"/>
        </w:rPr>
        <w:t>’s perspective</w:t>
      </w:r>
      <w:r w:rsidR="00BB570F" w:rsidRPr="00AE7983">
        <w:rPr>
          <w:rFonts w:ascii="Book Antiqua" w:hAnsi="Book Antiqua"/>
          <w:color w:val="414141"/>
          <w:shd w:val="clear" w:color="auto" w:fill="FFFFFF"/>
          <w:lang w:val="en-GB"/>
        </w:rPr>
        <w:t xml:space="preserve"> in Nagari Lima, where the topic of this research has not been studied by other researchers</w:t>
      </w:r>
      <w:r w:rsidR="00BB570F">
        <w:rPr>
          <w:rFonts w:ascii="Book Antiqua" w:hAnsi="Book Antiqua"/>
          <w:color w:val="414141"/>
          <w:shd w:val="clear" w:color="auto" w:fill="FFFFFF"/>
          <w:lang w:val="en-GB"/>
        </w:rPr>
        <w:t xml:space="preserve">. </w:t>
      </w:r>
      <w:r w:rsidRPr="001C6B0E">
        <w:rPr>
          <w:rFonts w:ascii="Book Antiqua" w:hAnsi="Book Antiqua"/>
        </w:rPr>
        <w:t xml:space="preserve">The results showed that the level of internet use in AUD in Nagari Lima Kaum was </w:t>
      </w:r>
      <w:r w:rsidR="00AB5488">
        <w:rPr>
          <w:rFonts w:ascii="Book Antiqua" w:hAnsi="Book Antiqua"/>
          <w:lang w:val="en-GB"/>
        </w:rPr>
        <w:t>23 respondents</w:t>
      </w:r>
      <w:r w:rsidRPr="001C6B0E">
        <w:rPr>
          <w:rFonts w:ascii="Book Antiqua" w:hAnsi="Book Antiqua"/>
        </w:rPr>
        <w:t xml:space="preserve"> in the high category, </w:t>
      </w:r>
      <w:r w:rsidR="00AB5488">
        <w:rPr>
          <w:rFonts w:ascii="Book Antiqua" w:hAnsi="Book Antiqua"/>
          <w:lang w:val="en-GB"/>
        </w:rPr>
        <w:t>7 respondents</w:t>
      </w:r>
      <w:r w:rsidRPr="001C6B0E">
        <w:rPr>
          <w:rFonts w:ascii="Book Antiqua" w:hAnsi="Book Antiqua"/>
        </w:rPr>
        <w:t xml:space="preserve"> in the medium category, </w:t>
      </w:r>
      <w:r w:rsidR="00AB5488">
        <w:rPr>
          <w:rFonts w:ascii="Book Antiqua" w:hAnsi="Book Antiqua"/>
          <w:lang w:val="en-GB"/>
        </w:rPr>
        <w:t xml:space="preserve">3 respondents in </w:t>
      </w:r>
      <w:r w:rsidR="00BB2312">
        <w:rPr>
          <w:rFonts w:ascii="Book Antiqua" w:hAnsi="Book Antiqua"/>
          <w:lang w:val="en-GB"/>
        </w:rPr>
        <w:t>low category</w:t>
      </w:r>
      <w:r w:rsidRPr="001C6B0E">
        <w:rPr>
          <w:rFonts w:ascii="Book Antiqua" w:hAnsi="Book Antiqua"/>
        </w:rPr>
        <w:t xml:space="preserve">, and </w:t>
      </w:r>
      <w:r w:rsidR="00BB2312">
        <w:rPr>
          <w:rFonts w:ascii="Book Antiqua" w:hAnsi="Book Antiqua"/>
          <w:lang w:val="en-GB"/>
        </w:rPr>
        <w:t>2</w:t>
      </w:r>
      <w:r w:rsidRPr="001C6B0E">
        <w:rPr>
          <w:rFonts w:ascii="Book Antiqua" w:hAnsi="Book Antiqua"/>
        </w:rPr>
        <w:t xml:space="preserve"> of the respondents in the very low category. This can be a record of parents and the surrounding environment in providing supervision to children when using the internet and gadgets to avoid internet addiction. Limiting internet usage time for children and providing time to play together can be one solution that can be given by parents. The conclusion of this study is that the level of internet addiction in Nagari Lima Kaum is in the high category.</w:t>
      </w:r>
    </w:p>
    <w:p w14:paraId="5D4529D4" w14:textId="3531CC92" w:rsidR="00B51B8E" w:rsidRDefault="00B51B8E" w:rsidP="00B51B8E">
      <w:pPr>
        <w:spacing w:line="240" w:lineRule="auto"/>
        <w:jc w:val="both"/>
        <w:rPr>
          <w:rFonts w:ascii="Book Antiqua" w:hAnsi="Book Antiqua" w:cs="Times New Roman"/>
          <w:i/>
          <w:iCs/>
          <w:lang w:val="en-GB"/>
        </w:rPr>
      </w:pPr>
      <w:r w:rsidRPr="001C6B0E">
        <w:rPr>
          <w:rFonts w:ascii="Book Antiqua" w:hAnsi="Book Antiqua" w:cs="Times New Roman"/>
          <w:b/>
          <w:bCs/>
          <w:lang w:val="en-GB"/>
        </w:rPr>
        <w:t>Keywords</w:t>
      </w:r>
      <w:r w:rsidRPr="001C6B0E">
        <w:rPr>
          <w:rFonts w:ascii="Book Antiqua" w:hAnsi="Book Antiqua" w:cs="Times New Roman"/>
          <w:lang w:val="en-GB"/>
        </w:rPr>
        <w:t xml:space="preserve"> : </w:t>
      </w:r>
      <w:r w:rsidRPr="001C6B0E">
        <w:rPr>
          <w:rFonts w:ascii="Book Antiqua" w:hAnsi="Book Antiqua" w:cs="Times New Roman"/>
          <w:i/>
          <w:iCs/>
          <w:lang w:val="en-GB"/>
        </w:rPr>
        <w:t>Internet Addiction, Early Childhood, Parents</w:t>
      </w:r>
    </w:p>
    <w:p w14:paraId="25F3B306" w14:textId="4E149465" w:rsidR="007C1CDC" w:rsidRPr="001C6B0E" w:rsidRDefault="007C1CDC" w:rsidP="007C1CDC">
      <w:pPr>
        <w:spacing w:after="0" w:line="240" w:lineRule="auto"/>
        <w:jc w:val="both"/>
        <w:rPr>
          <w:rFonts w:ascii="Book Antiqua" w:hAnsi="Book Antiqua" w:cs="Times New Roman"/>
          <w:sz w:val="26"/>
          <w:szCs w:val="26"/>
          <w:lang w:val="en-GB"/>
        </w:rPr>
      </w:pPr>
      <w:r w:rsidRPr="001C6B0E">
        <w:rPr>
          <w:rFonts w:ascii="Book Antiqua" w:hAnsi="Book Antiqua" w:cs="Times New Roman"/>
          <w:b/>
          <w:bCs/>
          <w:sz w:val="26"/>
          <w:szCs w:val="26"/>
          <w:lang w:val="en-GB"/>
        </w:rPr>
        <w:t>Abstra</w:t>
      </w:r>
      <w:r>
        <w:rPr>
          <w:rFonts w:ascii="Book Antiqua" w:hAnsi="Book Antiqua" w:cs="Times New Roman"/>
          <w:b/>
          <w:bCs/>
          <w:sz w:val="26"/>
          <w:szCs w:val="26"/>
          <w:lang w:val="en-GB"/>
        </w:rPr>
        <w:t>k</w:t>
      </w:r>
    </w:p>
    <w:p w14:paraId="2C01158F" w14:textId="6B66A381" w:rsidR="00FF25C3" w:rsidRDefault="00FF25C3" w:rsidP="00B51B8E">
      <w:pPr>
        <w:spacing w:line="240" w:lineRule="auto"/>
        <w:jc w:val="both"/>
        <w:rPr>
          <w:rFonts w:ascii="Book Antiqua" w:hAnsi="Book Antiqua" w:cs="Times New Roman"/>
          <w:lang w:val="en-GB"/>
        </w:rPr>
      </w:pPr>
      <w:r w:rsidRPr="00FF25C3">
        <w:rPr>
          <w:rFonts w:ascii="Book Antiqua" w:hAnsi="Book Antiqua" w:cs="Times New Roman"/>
          <w:lang w:val="en-GB"/>
        </w:rPr>
        <w:t xml:space="preserve">Artikel ini ditulis berdasarkan penelitian yang bertujuan untuk mendeskripsikan tingkat kecanduan internet pada anak usia dini di TK Nagari Lima Kaum dengan metode penelitian deskriptif kuantitatif. </w:t>
      </w:r>
      <w:r w:rsidR="00BB570F" w:rsidRPr="00BB570F">
        <w:rPr>
          <w:rFonts w:ascii="Book Antiqua" w:hAnsi="Book Antiqua" w:cs="Times New Roman"/>
          <w:lang w:val="en-GB"/>
        </w:rPr>
        <w:t xml:space="preserve">Kebaruan dalam penelitian ini adalah untuk mengetahui data tingkat kecanduan internet pada perspektif anak usia dini di Nagari Lima, dimana topik penelitian ini belum diteliti oleh peneliti </w:t>
      </w:r>
      <w:proofErr w:type="spellStart"/>
      <w:r w:rsidR="00BB570F" w:rsidRPr="00BB570F">
        <w:rPr>
          <w:rFonts w:ascii="Book Antiqua" w:hAnsi="Book Antiqua" w:cs="Times New Roman"/>
          <w:lang w:val="en-GB"/>
        </w:rPr>
        <w:t>lain</w:t>
      </w:r>
      <w:proofErr w:type="spellEnd"/>
      <w:r w:rsidR="00BB570F" w:rsidRPr="00BB570F">
        <w:rPr>
          <w:rFonts w:ascii="Book Antiqua" w:hAnsi="Book Antiqua" w:cs="Times New Roman"/>
          <w:lang w:val="en-GB"/>
        </w:rPr>
        <w:t>.</w:t>
      </w:r>
      <w:r w:rsidR="00BB570F">
        <w:rPr>
          <w:rFonts w:ascii="Book Antiqua" w:hAnsi="Book Antiqua" w:cs="Times New Roman"/>
          <w:lang w:val="en-GB"/>
        </w:rPr>
        <w:t xml:space="preserve"> </w:t>
      </w:r>
      <w:r w:rsidRPr="00FF25C3">
        <w:rPr>
          <w:rFonts w:ascii="Book Antiqua" w:hAnsi="Book Antiqua" w:cs="Times New Roman"/>
          <w:lang w:val="en-GB"/>
        </w:rPr>
        <w:t>Hasil penelitian menunjukkan bahwa tingkat penggunaan internet pada AUD di Nagari Lima Kaum sebanyak 23 responden dalam kategori tinggi, 7 responden dalam kategori sedang, 3 responden dalam kategori rendah, dan 2 responden dalam kategori sangat rendah. Hal ini dapat menjadi catatan orang tua dan lingkungan sekitar dalam memberikan pengawasan kepada anak saat menggunakan internet dan gadget agar terhindar dari kecanduan internet. Membatasi waktu penggunaan internet untuk anak dan menyediakan waktu untuk bermain bersama dapat menjadi salah satu solusi yang dapat diberikan oleh orang tua. Kesimpulan dari penelitian ini adalah tingkat kecanduan internet di Nagari Lima Kaum termasuk dalam kategori tinggi.</w:t>
      </w:r>
    </w:p>
    <w:p w14:paraId="5281BE00" w14:textId="69E5B296" w:rsidR="001C6B0E" w:rsidRPr="007C1CDC" w:rsidRDefault="001C6B0E" w:rsidP="00B51B8E">
      <w:pPr>
        <w:spacing w:line="240" w:lineRule="auto"/>
        <w:jc w:val="both"/>
        <w:rPr>
          <w:rFonts w:ascii="Book Antiqua" w:hAnsi="Book Antiqua" w:cs="Times New Roman"/>
          <w:lang w:val="en-GB"/>
        </w:rPr>
      </w:pPr>
      <w:r w:rsidRPr="007C1CDC">
        <w:rPr>
          <w:rFonts w:ascii="Book Antiqua" w:hAnsi="Book Antiqua" w:cs="Times New Roman"/>
          <w:b/>
          <w:bCs/>
          <w:lang w:val="en-GB"/>
        </w:rPr>
        <w:t>Kata kunci</w:t>
      </w:r>
      <w:r w:rsidRPr="00C44E87">
        <w:rPr>
          <w:rFonts w:ascii="Book Antiqua" w:hAnsi="Book Antiqua" w:cs="Times New Roman"/>
          <w:lang w:val="en-GB"/>
        </w:rPr>
        <w:t xml:space="preserve"> : Kecanduan Internet, Anak Usia Dini, Orang Tua</w:t>
      </w:r>
    </w:p>
    <w:p w14:paraId="0A864411" w14:textId="7AC945A1" w:rsidR="003E6819" w:rsidRPr="001C6B0E" w:rsidRDefault="003E6819" w:rsidP="003E6819">
      <w:pPr>
        <w:spacing w:after="0" w:line="240" w:lineRule="auto"/>
        <w:jc w:val="both"/>
        <w:rPr>
          <w:rFonts w:ascii="Book Antiqua" w:hAnsi="Book Antiqua"/>
          <w:b/>
          <w:bCs/>
          <w:color w:val="414141"/>
          <w:sz w:val="26"/>
          <w:szCs w:val="26"/>
          <w:shd w:val="clear" w:color="auto" w:fill="FFFFFF"/>
          <w:lang w:val="en-GB"/>
        </w:rPr>
      </w:pPr>
      <w:r w:rsidRPr="001C6B0E">
        <w:rPr>
          <w:rFonts w:ascii="Book Antiqua" w:hAnsi="Book Antiqua"/>
          <w:b/>
          <w:bCs/>
          <w:color w:val="414141"/>
          <w:sz w:val="26"/>
          <w:szCs w:val="26"/>
          <w:shd w:val="clear" w:color="auto" w:fill="FFFFFF"/>
          <w:lang w:val="en-GB"/>
        </w:rPr>
        <w:t>Introduction</w:t>
      </w:r>
    </w:p>
    <w:p w14:paraId="4228A0DC" w14:textId="2E8A4BAF" w:rsidR="009B4DF9" w:rsidRPr="001C6B0E" w:rsidRDefault="0050411C" w:rsidP="00B51B8E">
      <w:pPr>
        <w:spacing w:after="0" w:line="240" w:lineRule="auto"/>
        <w:ind w:firstLine="720"/>
        <w:jc w:val="both"/>
        <w:rPr>
          <w:rFonts w:ascii="Book Antiqua" w:hAnsi="Book Antiqua"/>
          <w:color w:val="414141"/>
          <w:shd w:val="clear" w:color="auto" w:fill="FFFFFF"/>
          <w:lang w:val="en-GB"/>
        </w:rPr>
      </w:pPr>
      <w:r w:rsidRPr="001C6B0E">
        <w:rPr>
          <w:rFonts w:ascii="Book Antiqua" w:hAnsi="Book Antiqua"/>
          <w:color w:val="414141"/>
          <w:shd w:val="clear" w:color="auto" w:fill="FFFFFF"/>
        </w:rPr>
        <w:t xml:space="preserve">The more sophisticated and developing science in this </w:t>
      </w:r>
      <w:r w:rsidR="00000D47" w:rsidRPr="001C6B0E">
        <w:rPr>
          <w:rFonts w:ascii="Book Antiqua" w:hAnsi="Book Antiqua"/>
          <w:color w:val="414141"/>
          <w:shd w:val="clear" w:color="auto" w:fill="FFFFFF"/>
          <w:lang w:val="en-GB"/>
        </w:rPr>
        <w:t>era</w:t>
      </w:r>
      <w:r w:rsidRPr="001C6B0E">
        <w:rPr>
          <w:rFonts w:ascii="Book Antiqua" w:hAnsi="Book Antiqua"/>
          <w:color w:val="414141"/>
          <w:shd w:val="clear" w:color="auto" w:fill="FFFFFF"/>
        </w:rPr>
        <w:t>, humans cannot be separated from technology.</w:t>
      </w:r>
      <w:r w:rsidRPr="001C6B0E">
        <w:rPr>
          <w:rFonts w:ascii="Book Antiqua" w:hAnsi="Book Antiqua" w:cs="Times New Roman"/>
          <w:lang w:val="en-GB"/>
        </w:rPr>
        <w:t xml:space="preserve"> </w:t>
      </w:r>
      <w:r w:rsidR="009B4DF9" w:rsidRPr="001C6B0E">
        <w:rPr>
          <w:rFonts w:ascii="Book Antiqua" w:hAnsi="Book Antiqua"/>
          <w:color w:val="414141"/>
          <w:shd w:val="clear" w:color="auto" w:fill="FFFFFF"/>
        </w:rPr>
        <w:t xml:space="preserve">Technology has a very strong and close bond with human life, especially technology in the form of gadgets. A gadget is a form of advanced technology that is equipped with features that can support the sophistication of technology, and is also an information technology that is widely used in everyday life at various ages </w:t>
      </w:r>
      <w:r w:rsidR="005642B0" w:rsidRPr="001C6B0E">
        <w:rPr>
          <w:rFonts w:ascii="Book Antiqua" w:hAnsi="Book Antiqua"/>
          <w:color w:val="414141"/>
          <w:shd w:val="clear" w:color="auto" w:fill="FFFFFF"/>
        </w:rPr>
        <w:fldChar w:fldCharType="begin" w:fldLock="1"/>
      </w:r>
      <w:r w:rsidR="005642B0" w:rsidRPr="001C6B0E">
        <w:rPr>
          <w:rFonts w:ascii="Book Antiqua" w:hAnsi="Book Antiqua"/>
          <w:color w:val="414141"/>
          <w:shd w:val="clear" w:color="auto" w:fill="FFFFFF"/>
        </w:rPr>
        <w:instrText>ADDIN CSL_CITATION {"citationItems":[{"id":"ITEM-1","itemData":{"author":[{"dropping-particle":"","family":"Marpaung","given":"Junierissa","non-dropping-particle":"","parse-names":false,"suffix":""}],"container-title":"Jurnal Kopasta","id":"ITEM-1","issue":"2","issued":{"date-parts":[["2018"]]},"page":"55-64","title":"Pengaruh Penggunaan Gadget dalam Kehidupan (The Effect Of Use Of Gadget in Life)","type":"article-journal","volume":"5"},"uris":["http://www.mendeley.com/documents/?uuid=b768ef4e-f414-4812-bc1a-6365b859bc53"]}],"mendeley":{"formattedCitation":"(Marpaung, 2018)","plainTextFormattedCitation":"(Marpaung, 2018)","previouslyFormattedCitation":"(Marpaung, 2018)"},"properties":{"noteIndex":0},"schema":"https://github.com/citation-style-language/schema/raw/master/csl-citation.json"}</w:instrText>
      </w:r>
      <w:r w:rsidR="005642B0" w:rsidRPr="001C6B0E">
        <w:rPr>
          <w:rFonts w:ascii="Book Antiqua" w:hAnsi="Book Antiqua"/>
          <w:color w:val="414141"/>
          <w:shd w:val="clear" w:color="auto" w:fill="FFFFFF"/>
        </w:rPr>
        <w:fldChar w:fldCharType="separate"/>
      </w:r>
      <w:r w:rsidR="005642B0" w:rsidRPr="001C6B0E">
        <w:rPr>
          <w:rFonts w:ascii="Book Antiqua" w:hAnsi="Book Antiqua"/>
          <w:noProof/>
          <w:color w:val="414141"/>
          <w:shd w:val="clear" w:color="auto" w:fill="FFFFFF"/>
        </w:rPr>
        <w:t>(Marpaung, 2018)</w:t>
      </w:r>
      <w:r w:rsidR="005642B0" w:rsidRPr="001C6B0E">
        <w:rPr>
          <w:rFonts w:ascii="Book Antiqua" w:hAnsi="Book Antiqua"/>
          <w:color w:val="414141"/>
          <w:shd w:val="clear" w:color="auto" w:fill="FFFFFF"/>
        </w:rPr>
        <w:fldChar w:fldCharType="end"/>
      </w:r>
      <w:r w:rsidR="009B4DF9" w:rsidRPr="001C6B0E">
        <w:rPr>
          <w:rFonts w:ascii="Book Antiqua" w:hAnsi="Book Antiqua"/>
          <w:color w:val="414141"/>
          <w:shd w:val="clear" w:color="auto" w:fill="FFFFFF"/>
        </w:rPr>
        <w:t>).</w:t>
      </w:r>
      <w:r w:rsidR="005B19AF" w:rsidRPr="001C6B0E">
        <w:rPr>
          <w:rFonts w:ascii="Book Antiqua" w:hAnsi="Book Antiqua"/>
          <w:color w:val="414141"/>
          <w:shd w:val="clear" w:color="auto" w:fill="FFFFFF"/>
          <w:lang w:val="en-GB"/>
        </w:rPr>
        <w:t xml:space="preserve"> </w:t>
      </w:r>
      <w:r w:rsidR="005B19AF" w:rsidRPr="001C6B0E">
        <w:rPr>
          <w:rFonts w:ascii="Book Antiqua" w:hAnsi="Book Antiqua"/>
          <w:color w:val="414141"/>
          <w:shd w:val="clear" w:color="auto" w:fill="FFFFFF"/>
        </w:rPr>
        <w:t xml:space="preserve">In the millennial era, which is based on technology and digitalization today, needs can easily be </w:t>
      </w:r>
      <w:r w:rsidR="005B19AF" w:rsidRPr="001C6B0E">
        <w:rPr>
          <w:rFonts w:ascii="Book Antiqua" w:hAnsi="Book Antiqua"/>
          <w:color w:val="414141"/>
          <w:shd w:val="clear" w:color="auto" w:fill="FFFFFF"/>
        </w:rPr>
        <w:lastRenderedPageBreak/>
        <w:t xml:space="preserve">arranged through gadgets </w:t>
      </w:r>
      <w:r w:rsidR="005642B0" w:rsidRPr="001C6B0E">
        <w:rPr>
          <w:rFonts w:ascii="Book Antiqua" w:hAnsi="Book Antiqua"/>
          <w:color w:val="414141"/>
          <w:shd w:val="clear" w:color="auto" w:fill="FFFFFF"/>
        </w:rPr>
        <w:fldChar w:fldCharType="begin" w:fldLock="1"/>
      </w:r>
      <w:r w:rsidR="005642B0" w:rsidRPr="001C6B0E">
        <w:rPr>
          <w:rFonts w:ascii="Book Antiqua" w:hAnsi="Book Antiqua"/>
          <w:color w:val="414141"/>
          <w:shd w:val="clear" w:color="auto" w:fill="FFFFFF"/>
        </w:rPr>
        <w:instrText>ADDIN CSL_CITATION {"citationItems":[{"id":"ITEM-1","itemData":{"author":[{"dropping-particle":"","family":"Hijriyani","given":"Yuli Salis","non-dropping-particle":"","parse-names":false,"suffix":""},{"dropping-particle":"","family":"Astuti","given":"Ria","non-dropping-particle":"","parse-names":false,"suffix":""}],"container-title":"ThufuLA","id":"ITEM-1","issue":"1","issued":{"date-parts":[["2020"]]},"page":"15-28","title":"Penggunaan Gadget Oleh Anak Usia Dini Pada Era Revolusi Industri 4.0","type":"article-journal","volume":"8"},"uris":["http://www.mendeley.com/documents/?uuid=84b56c9f-55e5-4a1a-9aa4-5e18d3625a9c"]}],"mendeley":{"formattedCitation":"(Hijriyani &amp; Astuti, 2020)","plainTextFormattedCitation":"(Hijriyani &amp; Astuti, 2020)","previouslyFormattedCitation":"(Hijriyani &amp; Astuti, 2020)"},"properties":{"noteIndex":0},"schema":"https://github.com/citation-style-language/schema/raw/master/csl-citation.json"}</w:instrText>
      </w:r>
      <w:r w:rsidR="005642B0" w:rsidRPr="001C6B0E">
        <w:rPr>
          <w:rFonts w:ascii="Book Antiqua" w:hAnsi="Book Antiqua"/>
          <w:color w:val="414141"/>
          <w:shd w:val="clear" w:color="auto" w:fill="FFFFFF"/>
        </w:rPr>
        <w:fldChar w:fldCharType="separate"/>
      </w:r>
      <w:r w:rsidR="005642B0" w:rsidRPr="001C6B0E">
        <w:rPr>
          <w:rFonts w:ascii="Book Antiqua" w:hAnsi="Book Antiqua"/>
          <w:noProof/>
          <w:color w:val="414141"/>
          <w:shd w:val="clear" w:color="auto" w:fill="FFFFFF"/>
        </w:rPr>
        <w:t>(Hijriyani &amp; Astuti, 2020)</w:t>
      </w:r>
      <w:r w:rsidR="005642B0" w:rsidRPr="001C6B0E">
        <w:rPr>
          <w:rFonts w:ascii="Book Antiqua" w:hAnsi="Book Antiqua"/>
          <w:color w:val="414141"/>
          <w:shd w:val="clear" w:color="auto" w:fill="FFFFFF"/>
        </w:rPr>
        <w:fldChar w:fldCharType="end"/>
      </w:r>
      <w:r w:rsidR="005B19AF" w:rsidRPr="001C6B0E">
        <w:rPr>
          <w:rFonts w:ascii="Book Antiqua" w:hAnsi="Book Antiqua"/>
          <w:color w:val="414141"/>
          <w:shd w:val="clear" w:color="auto" w:fill="FFFFFF"/>
        </w:rPr>
        <w:t xml:space="preserve">. Therefore, gadgets are one of the real forms of the rapid development of science and technology in today's era </w:t>
      </w:r>
      <w:r w:rsidR="005642B0" w:rsidRPr="001C6B0E">
        <w:rPr>
          <w:rFonts w:ascii="Book Antiqua" w:hAnsi="Book Antiqua"/>
          <w:color w:val="414141"/>
          <w:shd w:val="clear" w:color="auto" w:fill="FFFFFF"/>
        </w:rPr>
        <w:fldChar w:fldCharType="begin" w:fldLock="1"/>
      </w:r>
      <w:r w:rsidR="0087194A" w:rsidRPr="001C6B0E">
        <w:rPr>
          <w:rFonts w:ascii="Book Antiqua" w:hAnsi="Book Antiqua"/>
          <w:color w:val="414141"/>
          <w:shd w:val="clear" w:color="auto" w:fill="FFFFFF"/>
        </w:rPr>
        <w:instrText>ADDIN CSL_CITATION {"citationItems":[{"id":"ITEM-1","itemData":{"DOI":"10.31004/obsesi.v1i1.26","ISSN":"2356-1327","abstract":"Technological developments increasingly sophisticated and growing. This leads to various influences of human lifestyle both mindset and behavior. One of the technological developments that affect the human mind is the gadget. Gadgets are media used as a means of modern communication. Gadgets not only affect the mindset or behavior of adults, but also affect the behavior of young children. In essence, early childhood tend to be happy with new things that he got through the activity by playing. Playing is fun for the kids, with children's play can explore all the potential. The majority of children in Indonesia spend time playing with gadgets. Surely this affects the development of children, especially in the development of social interaction. Social interactions can be interpreted as relationships that occur within induvidu groups are interconnected both in communication and social action. The purpose of this study to describe the use of gadgets to the ability of social interaction of early childhood. The research method used in this study is literature review is by connecting research with existing literature and fill the gap in previous research. The results obtained in this study is the use of gadgets most children use it to play. From these small things, children who initially love to play with their friends can change with the usual given a gadget as a substitute for playmates.","author":[{"dropping-particle":"","family":"Pebriana","given":"Putri Hana","non-dropping-particle":"","parse-names":false,"suffix":""}],"container-title":"Jurnal Obsesi : Jurnal Pendidikan Anak Usia Dini","id":"ITEM-1","issue":"1","issued":{"date-parts":[["2017"]]},"page":"1","title":"Analisis Penggunaan Gadget terhadap Kemampuan Interaksi Sosial pada Anak Usia Dini","type":"article-journal","volume":"1"},"uris":["http://www.mendeley.com/documents/?uuid=826811ee-1b2b-4898-aaf7-7ca8b2c6082d"]}],"mendeley":{"formattedCitation":"(Pebriana, 2017)","plainTextFormattedCitation":"(Pebriana, 2017)","previouslyFormattedCitation":"(Pebriana, 2017)"},"properties":{"noteIndex":0},"schema":"https://github.com/citation-style-language/schema/raw/master/csl-citation.json"}</w:instrText>
      </w:r>
      <w:r w:rsidR="005642B0" w:rsidRPr="001C6B0E">
        <w:rPr>
          <w:rFonts w:ascii="Book Antiqua" w:hAnsi="Book Antiqua"/>
          <w:color w:val="414141"/>
          <w:shd w:val="clear" w:color="auto" w:fill="FFFFFF"/>
        </w:rPr>
        <w:fldChar w:fldCharType="separate"/>
      </w:r>
      <w:r w:rsidR="005642B0" w:rsidRPr="001C6B0E">
        <w:rPr>
          <w:rFonts w:ascii="Book Antiqua" w:hAnsi="Book Antiqua"/>
          <w:noProof/>
          <w:color w:val="414141"/>
          <w:shd w:val="clear" w:color="auto" w:fill="FFFFFF"/>
        </w:rPr>
        <w:t>(Pebriana, 2017)</w:t>
      </w:r>
      <w:r w:rsidR="005642B0" w:rsidRPr="001C6B0E">
        <w:rPr>
          <w:rFonts w:ascii="Book Antiqua" w:hAnsi="Book Antiqua"/>
          <w:color w:val="414141"/>
          <w:shd w:val="clear" w:color="auto" w:fill="FFFFFF"/>
        </w:rPr>
        <w:fldChar w:fldCharType="end"/>
      </w:r>
      <w:r w:rsidR="005642B0" w:rsidRPr="001C6B0E">
        <w:rPr>
          <w:rFonts w:ascii="Book Antiqua" w:hAnsi="Book Antiqua"/>
          <w:color w:val="414141"/>
          <w:shd w:val="clear" w:color="auto" w:fill="FFFFFF"/>
          <w:lang w:val="en-GB"/>
        </w:rPr>
        <w:t>.</w:t>
      </w:r>
    </w:p>
    <w:p w14:paraId="7A9E47B5" w14:textId="45540435" w:rsidR="0087194A" w:rsidRPr="001C6B0E" w:rsidRDefault="0087194A" w:rsidP="00B51B8E">
      <w:pPr>
        <w:spacing w:after="0" w:line="240" w:lineRule="auto"/>
        <w:ind w:firstLine="720"/>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This gadget-shaped technology started from a mobile phone with coins which developed into a telephone with a cable, and developed again into a wireless cell phone, until now it has become a smart phone (smartphone or gadget) that can facilitate human work </w:t>
      </w:r>
      <w:r w:rsidRPr="001C6B0E">
        <w:rPr>
          <w:rFonts w:ascii="Book Antiqua" w:hAnsi="Book Antiqua"/>
          <w:color w:val="414141"/>
          <w:shd w:val="clear" w:color="auto" w:fill="FFFFFF"/>
        </w:rPr>
        <w:fldChar w:fldCharType="begin" w:fldLock="1"/>
      </w:r>
      <w:r w:rsidR="00B52A4F" w:rsidRPr="001C6B0E">
        <w:rPr>
          <w:rFonts w:ascii="Book Antiqua" w:hAnsi="Book Antiqua"/>
          <w:color w:val="414141"/>
          <w:shd w:val="clear" w:color="auto" w:fill="FFFFFF"/>
        </w:rPr>
        <w:instrText>ADDIN CSL_CITATION {"citationItems":[{"id":"ITEM-1","itemData":{"abstract":"Between 2008-2009, Indonesia had financial crisis which made companies tried hard to stabilize its economy and found solutions or preventive action to resolve the problems of the crisis. Several ways can be applied to resolved these risks, and hedging activity was one solution. Data sampling in this article were taken from automotive industry listed at Indonesian Stock Exchange (BEI) between 2010-2014. The purpose of this study is to determine activity of derivative instruments to hedge the volatility in economic conditions of internal and external company. Internal economy condition is described by financial distress and external economy condition is described by economic exposure. Logistic regression analysis is a tool used in this research. The results indicate that financial distress provides significant negative effect on implementation of hedging activities, while economic exposure does not affect the implementation of hedging activities. Further research can use other sector or using all sector companies listed at the Indonesian Stock Exchange (BEI) and with a longer period of time. However, added some independent variables can affect hedging activities such as interest rates and inflation","author":[{"dropping-particle":"","family":"Nurhaeda","given":"","non-dropping-particle":"","parse-names":false,"suffix":""}],"container-title":"ECEIJ: Early Childhood Education Indonesian Journal","id":"ITEM-1","issue":"2","issued":{"date-parts":[["2018"]]},"page":"70-78","title":"Dampak Penggunaan Gadget Pada Anak Usia Dini Dalam Pandangan Islam di PAUD Terpadu Mutiara Hati Palu","type":"article-journal","volume":"1"},"uris":["http://www.mendeley.com/documents/?uuid=1672cd9d-289d-455c-9230-a90e96b2a845"]}],"mendeley":{"formattedCitation":"(Nurhaeda, 2018)","plainTextFormattedCitation":"(Nurhaeda, 2018)","previouslyFormattedCitation":"(Nurhaeda, 2018)"},"properties":{"noteIndex":0},"schema":"https://github.com/citation-style-language/schema/raw/master/csl-citation.json"}</w:instrText>
      </w:r>
      <w:r w:rsidRPr="001C6B0E">
        <w:rPr>
          <w:rFonts w:ascii="Book Antiqua" w:hAnsi="Book Antiqua"/>
          <w:color w:val="414141"/>
          <w:shd w:val="clear" w:color="auto" w:fill="FFFFFF"/>
        </w:rPr>
        <w:fldChar w:fldCharType="separate"/>
      </w:r>
      <w:r w:rsidRPr="001C6B0E">
        <w:rPr>
          <w:rFonts w:ascii="Book Antiqua" w:hAnsi="Book Antiqua"/>
          <w:noProof/>
          <w:color w:val="414141"/>
          <w:shd w:val="clear" w:color="auto" w:fill="FFFFFF"/>
        </w:rPr>
        <w:t>(Nurhaeda, 2018)</w:t>
      </w:r>
      <w:r w:rsidRPr="001C6B0E">
        <w:rPr>
          <w:rFonts w:ascii="Book Antiqua" w:hAnsi="Book Antiqua"/>
          <w:color w:val="414141"/>
          <w:shd w:val="clear" w:color="auto" w:fill="FFFFFF"/>
        </w:rPr>
        <w:fldChar w:fldCharType="end"/>
      </w:r>
      <w:r w:rsidRPr="001C6B0E">
        <w:rPr>
          <w:rFonts w:ascii="Book Antiqua" w:hAnsi="Book Antiqua"/>
          <w:color w:val="414141"/>
          <w:shd w:val="clear" w:color="auto" w:fill="FFFFFF"/>
        </w:rPr>
        <w:t>. In addition, the existence of an internet service or network that supports the sophistication of these gadgets makes any information freely accessible through gadgets and the internet. The internet is a form of network that can make it easier for individuals to find information over a wide range without any limitations.</w:t>
      </w:r>
    </w:p>
    <w:p w14:paraId="00E83E0A" w14:textId="05FCA879" w:rsidR="00DF5781" w:rsidRPr="001C6B0E" w:rsidRDefault="00DF5781" w:rsidP="00B51B8E">
      <w:pPr>
        <w:spacing w:after="0" w:line="240" w:lineRule="auto"/>
        <w:ind w:firstLine="720"/>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The presence of the internet can penetrate the dimensions of its users' lives regarding space and time including being accessible by anyone, anytime, and anywhere </w:t>
      </w:r>
      <w:r w:rsidR="00B52A4F" w:rsidRPr="001C6B0E">
        <w:rPr>
          <w:rFonts w:ascii="Book Antiqua" w:hAnsi="Book Antiqua"/>
          <w:color w:val="414141"/>
          <w:shd w:val="clear" w:color="auto" w:fill="FFFFFF"/>
        </w:rPr>
        <w:fldChar w:fldCharType="begin" w:fldLock="1"/>
      </w:r>
      <w:r w:rsidR="00DA27EF">
        <w:rPr>
          <w:rFonts w:ascii="Book Antiqua" w:hAnsi="Book Antiqua"/>
          <w:color w:val="414141"/>
          <w:shd w:val="clear" w:color="auto" w:fill="FFFFFF"/>
        </w:rPr>
        <w:instrText>ADDIN CSL_CITATION {"citationItems":[{"id":"ITEM-1","itemData":{"DOI":"10.36869/wjsb.v10i1.39","ISSN":"1907-3038","abstract":"Dalam tulisan ini, peneliti menggali lebih mendalam tentang tata cara mendidik anak usia dini di era digital. Bagaimana agen pendidik, seperti keluarga, mampu meyaring budaya online dalam membentuk nilai-nilai positif saat mengakses internet? Kenapa harus di usia dini? Di usia dini secara alami akan terbentuk karakter manusia untuk menghadapi tantangan hidup ke depan, sehingga seorang anak sudah siap menghadapi berbagai tantangan dunia ketika mulai dewasa. Peneliti menggunakan metode observasi partisipan dengan ikut terlibat dalam aktifitas bermain dengan informan, yaitu anak-anak usia dini; dan menggunakan wawancara mendalam kepada seorang ibu yang anaknya dekat dengan gadget. Berdasarkan hasil penelitian, telah ditemukan beberapa kasus yang berbeda dari tiap kecanduan internet di kalangan anak usia dini dalam membentuk budaya online. Kasus pertama menimbulkan masalah psikologi seorang anak yang temperamental ke orang lain/teman-teman bermainnya, sedangkan kasus anak kedua justru sebaliknya. Sikap anak pada kasus kedua lebih menutup diri dari orang di sekitarnya dan kurang percaya diri karena tidak terbiasa bersosialisasi dengan orang lain/lingkungannya. Di kasus terakhir, anak mengalami gangguan kesehatan mata karena keseringan mengakses smartphone. Selain itu, peneliti memaparkan pula upaya orang tua mereka dalam menyaring dampak negatif penggunaan internet bagi anaknya.","author":[{"dropping-particle":"","family":"Junida","given":"Dwi Surti","non-dropping-particle":"","parse-names":false,"suffix":""}],"container-title":"Walasuji : Jurnal Sejarah dan Budaya","id":"ITEM-1","issue":"1","issued":{"date-parts":[["2019"]]},"page":"57-68","title":"Kecanduan Online Anak Usia Dini","type":"article-journal","volume":"10"},"uris":["http://www.mendeley.com/documents/?uuid=cf0b126c-7b8d-4034-aef3-1c735bdaeb39"]}],"mendeley":{"formattedCitation":"(Junida, 2019)","plainTextFormattedCitation":"(Junida, 2019)","previouslyFormattedCitation":"(Junida, 2019)"},"properties":{"noteIndex":0},"schema":"https://github.com/citation-style-language/schema/raw/master/csl-citation.json"}</w:instrText>
      </w:r>
      <w:r w:rsidR="00B52A4F" w:rsidRPr="001C6B0E">
        <w:rPr>
          <w:rFonts w:ascii="Book Antiqua" w:hAnsi="Book Antiqua"/>
          <w:color w:val="414141"/>
          <w:shd w:val="clear" w:color="auto" w:fill="FFFFFF"/>
        </w:rPr>
        <w:fldChar w:fldCharType="separate"/>
      </w:r>
      <w:r w:rsidR="00B52A4F" w:rsidRPr="001C6B0E">
        <w:rPr>
          <w:rFonts w:ascii="Book Antiqua" w:hAnsi="Book Antiqua"/>
          <w:noProof/>
          <w:color w:val="414141"/>
          <w:shd w:val="clear" w:color="auto" w:fill="FFFFFF"/>
        </w:rPr>
        <w:t>(Junida, 2019)</w:t>
      </w:r>
      <w:r w:rsidR="00B52A4F" w:rsidRPr="001C6B0E">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In fact, nowadays gadgets are not only used by adults, but also accessed and used by children at an early age. According to </w:t>
      </w:r>
      <w:r w:rsidR="00DA27EF">
        <w:rPr>
          <w:rFonts w:ascii="Book Antiqua" w:hAnsi="Book Antiqua"/>
          <w:color w:val="414141"/>
          <w:shd w:val="clear" w:color="auto" w:fill="FFFFFF"/>
        </w:rPr>
        <w:fldChar w:fldCharType="begin" w:fldLock="1"/>
      </w:r>
      <w:r w:rsidR="00DA27EF">
        <w:rPr>
          <w:rFonts w:ascii="Book Antiqua" w:hAnsi="Book Antiqua"/>
          <w:color w:val="414141"/>
          <w:shd w:val="clear" w:color="auto" w:fill="FFFFFF"/>
        </w:rPr>
        <w:instrText>ADDIN CSL_CITATION {"citationItems":[{"id":"ITEM-1","itemData":{"DOI":"10.31851/pernik.v2i2.3840","ISSN":"2622-5174","abstract":"Gadget merupakan suatu teknologi terbaru yang memiliki fungsi tertentu yang berguna bagi manusia untuk mempermudahkan komunikasi, yang menjadi kebutuhan yang harus ada dalam genggaman guna mempermudahkan komunikasi. Pembahasan mengenai komunikasi orang tua terhadap anak dalam mencegah dampak negatif gadget, bisa diambil kesimpulan tentang pengaruh gadget terhadap akhlak anak dalam studi kasus di TK Elektrina Kertapati Palembang, dampak dari tekhnologi khususnya gadget terhadap pembentukan kepribadian anak antara lain anak akan menjadi lebih pemalas, kurangnya rasa percaya diri pada anak, berkurangnya kemampuan berkomunikasi anak, anak akan lebih tertutup (introvert), ketergantungan anak untuk terus bermain gadget, dan dampak negatif yang paling berbahaya adalah anak dengan bebas dapat mengakses situs-situs dewasa di internet yang dapat merusak moral anak. Dalam mengatasi ketergantungan gadget anak orang tua dapat memberikan kesibukan kegiatan kepada anakanya, mengganti gadget dengan alat bermain tradisisonal, mengajak anak untuk explore alam yang paling penting yaitu orang tua bisa meluangkan waktunya untuk bermain dan berkomunikasi dengan anaknya. Sebagai orang tua yang cerdas, orang tua harus memberikan batasan waktu kepada anaknya untuk bermain gadget, selalu mendampingi anak saat bermain gadget, memberikan pengertian tentang dampak positif dan negatif tekhnologi sehingga anak tau mana yang baik dan yang buruk, dan orang tua harus memantau kegiatan anak setiap harinya.","author":[{"dropping-particle":"","family":"Midayana","given":"","non-dropping-particle":"","parse-names":false,"suffix":""},{"dropping-particle":"","family":"Darmawani","given":"Evia","non-dropping-particle":"","parse-names":false,"suffix":""},{"dropping-particle":"","family":"Andriani","given":"Dessi","non-dropping-particle":"","parse-names":false,"suffix":""}],"container-title":"PERNIK : Jurnal Pendidikan Anak Usia Dini","id":"ITEM-1","issue":"1","issued":{"date-parts":[["2021"]]},"page":"78","title":"Dampak Penggunaan Gadget Pada Anak Usia Dini ( Studi Kasus Di TK Elekrina Kertapati Palembang)","type":"article-journal","volume":"2"},"uris":["http://www.mendeley.com/documents/?uuid=9908f0a3-e218-4ac7-9676-d24c4bfacec8"]}],"mendeley":{"formattedCitation":"(Midayana et al., 2021)","manualFormatting":"Midayana et al (2021)","plainTextFormattedCitation":"(Midayana et al., 2021)","previouslyFormattedCitation":"(Midayana et al., 2021)"},"properties":{"noteIndex":0},"schema":"https://github.com/citation-style-language/schema/raw/master/csl-citation.json"}</w:instrText>
      </w:r>
      <w:r w:rsidR="00DA27EF">
        <w:rPr>
          <w:rFonts w:ascii="Book Antiqua" w:hAnsi="Book Antiqua"/>
          <w:color w:val="414141"/>
          <w:shd w:val="clear" w:color="auto" w:fill="FFFFFF"/>
        </w:rPr>
        <w:fldChar w:fldCharType="separate"/>
      </w:r>
      <w:r w:rsidR="00DA27EF" w:rsidRPr="00DA27EF">
        <w:rPr>
          <w:rFonts w:ascii="Book Antiqua" w:hAnsi="Book Antiqua"/>
          <w:noProof/>
          <w:color w:val="414141"/>
          <w:shd w:val="clear" w:color="auto" w:fill="FFFFFF"/>
        </w:rPr>
        <w:t>Midayana et al</w:t>
      </w:r>
      <w:r w:rsidR="00DA27EF">
        <w:rPr>
          <w:rFonts w:ascii="Book Antiqua" w:hAnsi="Book Antiqua"/>
          <w:noProof/>
          <w:color w:val="414141"/>
          <w:shd w:val="clear" w:color="auto" w:fill="FFFFFF"/>
          <w:lang w:val="en-GB"/>
        </w:rPr>
        <w:t xml:space="preserve"> (</w:t>
      </w:r>
      <w:r w:rsidR="00DA27EF" w:rsidRPr="00DA27EF">
        <w:rPr>
          <w:rFonts w:ascii="Book Antiqua" w:hAnsi="Book Antiqua"/>
          <w:noProof/>
          <w:color w:val="414141"/>
          <w:shd w:val="clear" w:color="auto" w:fill="FFFFFF"/>
        </w:rPr>
        <w:t>2021)</w:t>
      </w:r>
      <w:r w:rsidR="00DA27EF">
        <w:rPr>
          <w:rFonts w:ascii="Book Antiqua" w:hAnsi="Book Antiqua"/>
          <w:color w:val="414141"/>
          <w:shd w:val="clear" w:color="auto" w:fill="FFFFFF"/>
        </w:rPr>
        <w:fldChar w:fldCharType="end"/>
      </w:r>
      <w:r w:rsidR="00DA27EF">
        <w:rPr>
          <w:rFonts w:ascii="Book Antiqua" w:hAnsi="Book Antiqua"/>
          <w:color w:val="414141"/>
          <w:shd w:val="clear" w:color="auto" w:fill="FFFFFF"/>
          <w:lang w:val="en-GB"/>
        </w:rPr>
        <w:t xml:space="preserve"> </w:t>
      </w:r>
      <w:r w:rsidRPr="001C6B0E">
        <w:rPr>
          <w:rFonts w:ascii="Book Antiqua" w:hAnsi="Book Antiqua"/>
          <w:color w:val="414141"/>
          <w:shd w:val="clear" w:color="auto" w:fill="FFFFFF"/>
        </w:rPr>
        <w:t xml:space="preserve">the use of gadgets has been used by children aged 7-11 years and even early childhood (3-6) years. This is also evidenced by other literature data which states that in 2020 through the Central Statistics Agency around 3.5% of children under five and 47.7% of pre-school children have used gadgets </w:t>
      </w:r>
      <w:r w:rsidR="00DA27EF">
        <w:rPr>
          <w:rFonts w:ascii="Book Antiqua" w:hAnsi="Book Antiqua"/>
          <w:color w:val="414141"/>
          <w:shd w:val="clear" w:color="auto" w:fill="FFFFFF"/>
        </w:rPr>
        <w:fldChar w:fldCharType="begin" w:fldLock="1"/>
      </w:r>
      <w:r w:rsidR="00DA27EF">
        <w:rPr>
          <w:rFonts w:ascii="Book Antiqua" w:hAnsi="Book Antiqua"/>
          <w:color w:val="414141"/>
          <w:shd w:val="clear" w:color="auto" w:fill="FFFFFF"/>
        </w:rPr>
        <w:instrText>ADDIN CSL_CITATION {"citationItems":[{"id":"ITEM-1","itemData":{"author":[{"dropping-particle":"","family":"Hamidah","given":"Novita Nur","non-dropping-particle":"","parse-names":false,"suffix":""}],"container-title":"Kiddo: Jurnal Pendidikan Islam Anak Usia Dini","id":"ITEM-1","issue":"1","issued":{"date-parts":[["2022"]]},"page":"103-114","title":"Reconstruction of Post-pandemic Early Childhood Religious Attitudes Against the Effects of Excessive Gadget Use Through Sigmund Freud ' s Psycho-Analysis Approach","type":"article-journal","volume":"3"},"uris":["http://www.mendeley.com/documents/?uuid=6c6d3dbc-a1d1-4216-a87b-bf5ce227eef3"]}],"mendeley":{"formattedCitation":"(Hamidah, 2022)","plainTextFormattedCitation":"(Hamidah, 2022)","previouslyFormattedCitation":"(Hamidah, 2022)"},"properties":{"noteIndex":0},"schema":"https://github.com/citation-style-language/schema/raw/master/csl-citation.json"}</w:instrText>
      </w:r>
      <w:r w:rsidR="00DA27EF">
        <w:rPr>
          <w:rFonts w:ascii="Book Antiqua" w:hAnsi="Book Antiqua"/>
          <w:color w:val="414141"/>
          <w:shd w:val="clear" w:color="auto" w:fill="FFFFFF"/>
        </w:rPr>
        <w:fldChar w:fldCharType="separate"/>
      </w:r>
      <w:r w:rsidR="00DA27EF" w:rsidRPr="00DA27EF">
        <w:rPr>
          <w:rFonts w:ascii="Book Antiqua" w:hAnsi="Book Antiqua"/>
          <w:noProof/>
          <w:color w:val="414141"/>
          <w:shd w:val="clear" w:color="auto" w:fill="FFFFFF"/>
        </w:rPr>
        <w:t>(Hamidah, 2022)</w:t>
      </w:r>
      <w:r w:rsidR="00DA27EF">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Many of today's early childhood are good at accessing and using gadgets without help from others. The interesting features of the gadget make children interested and quickly familiar with it </w:t>
      </w:r>
      <w:r w:rsidR="00DA27EF">
        <w:rPr>
          <w:rFonts w:ascii="Book Antiqua" w:hAnsi="Book Antiqua"/>
          <w:color w:val="414141"/>
          <w:shd w:val="clear" w:color="auto" w:fill="FFFFFF"/>
        </w:rPr>
        <w:fldChar w:fldCharType="begin" w:fldLock="1"/>
      </w:r>
      <w:r w:rsidR="00DA27EF">
        <w:rPr>
          <w:rFonts w:ascii="Book Antiqua" w:hAnsi="Book Antiqua"/>
          <w:color w:val="414141"/>
          <w:shd w:val="clear" w:color="auto" w:fill="FFFFFF"/>
        </w:rPr>
        <w:instrText>ADDIN CSL_CITATION {"citationItems":[{"id":"ITEM-1","itemData":{"DOI":"10.31851/pernik.v2i2.3840","ISSN":"2622-5174","abstract":"Gadget merupakan suatu teknologi terbaru yang memiliki fungsi tertentu yang berguna bagi manusia untuk mempermudahkan komunikasi, yang menjadi kebutuhan yang harus ada dalam genggaman guna mempermudahkan komunikasi. Pembahasan mengenai komunikasi orang tua terhadap anak dalam mencegah dampak negatif gadget, bisa diambil kesimpulan tentang pengaruh gadget terhadap akhlak anak dalam studi kasus di TK Elektrina Kertapati Palembang, dampak dari tekhnologi khususnya gadget terhadap pembentukan kepribadian anak antara lain anak akan menjadi lebih pemalas, kurangnya rasa percaya diri pada anak, berkurangnya kemampuan berkomunikasi anak, anak akan lebih tertutup (introvert), ketergantungan anak untuk terus bermain gadget, dan dampak negatif yang paling berbahaya adalah anak dengan bebas dapat mengakses situs-situs dewasa di internet yang dapat merusak moral anak. Dalam mengatasi ketergantungan gadget anak orang tua dapat memberikan kesibukan kegiatan kepada anakanya, mengganti gadget dengan alat bermain tradisisonal, mengajak anak untuk explore alam yang paling penting yaitu orang tua bisa meluangkan waktunya untuk bermain dan berkomunikasi dengan anaknya. Sebagai orang tua yang cerdas, orang tua harus memberikan batasan waktu kepada anaknya untuk bermain gadget, selalu mendampingi anak saat bermain gadget, memberikan pengertian tentang dampak positif dan negatif tekhnologi sehingga anak tau mana yang baik dan yang buruk, dan orang tua harus memantau kegiatan anak setiap harinya.","author":[{"dropping-particle":"","family":"Midayana","given":"","non-dropping-particle":"","parse-names":false,"suffix":""},{"dropping-particle":"","family":"Darmawani","given":"Evia","non-dropping-particle":"","parse-names":false,"suffix":""},{"dropping-particle":"","family":"Andriani","given":"Dessi","non-dropping-particle":"","parse-names":false,"suffix":""}],"container-title":"PERNIK : Jurnal Pendidikan Anak Usia Dini","id":"ITEM-1","issue":"1","issued":{"date-parts":[["2021"]]},"page":"78","title":"Dampak Penggunaan Gadget Pada Anak Usia Dini ( Studi Kasus Di TK Elekrina Kertapati Palembang)","type":"article-journal","volume":"2"},"uris":["http://www.mendeley.com/documents/?uuid=9908f0a3-e218-4ac7-9676-d24c4bfacec8"]}],"mendeley":{"formattedCitation":"(Midayana et al., 2021)","plainTextFormattedCitation":"(Midayana et al., 2021)","previouslyFormattedCitation":"(Midayana et al., 2021)"},"properties":{"noteIndex":0},"schema":"https://github.com/citation-style-language/schema/raw/master/csl-citation.json"}</w:instrText>
      </w:r>
      <w:r w:rsidR="00DA27EF">
        <w:rPr>
          <w:rFonts w:ascii="Book Antiqua" w:hAnsi="Book Antiqua"/>
          <w:color w:val="414141"/>
          <w:shd w:val="clear" w:color="auto" w:fill="FFFFFF"/>
        </w:rPr>
        <w:fldChar w:fldCharType="separate"/>
      </w:r>
      <w:r w:rsidR="00DA27EF" w:rsidRPr="00DA27EF">
        <w:rPr>
          <w:rFonts w:ascii="Book Antiqua" w:hAnsi="Book Antiqua"/>
          <w:noProof/>
          <w:color w:val="414141"/>
          <w:shd w:val="clear" w:color="auto" w:fill="FFFFFF"/>
        </w:rPr>
        <w:t>(Midayana et al., 2021)</w:t>
      </w:r>
      <w:r w:rsidR="00DA27EF">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This makes gadgets have a closer relationship with humans and cannot be separated from their lives </w:t>
      </w:r>
      <w:r w:rsidR="00DA27EF">
        <w:rPr>
          <w:rFonts w:ascii="Book Antiqua" w:hAnsi="Book Antiqua"/>
          <w:color w:val="414141"/>
          <w:shd w:val="clear" w:color="auto" w:fill="FFFFFF"/>
        </w:rPr>
        <w:fldChar w:fldCharType="begin" w:fldLock="1"/>
      </w:r>
      <w:r w:rsidR="001F0A4A">
        <w:rPr>
          <w:rFonts w:ascii="Book Antiqua" w:hAnsi="Book Antiqua"/>
          <w:color w:val="414141"/>
          <w:shd w:val="clear" w:color="auto" w:fill="FFFFFF"/>
        </w:rPr>
        <w:instrText>ADDIN CSL_CITATION {"citationItems":[{"id":"ITEM-1","itemData":{"abstract":"Gadgets are one of the products of modern technology that are widely used by humans, there are many benefits that can be felt from gadgets but if they are used excessively without any control, it can have a negative effect on users, especially if the user is an early age wich is an infortant age in human life. The pupose of this research is to analyzeuse gadgets by early childhood and their role in assisting the use of gadgets. This research uses an approach with the type of case study method. The results of the study show that children use gadgets to play games, watch entertainment on youtube and also to learn to read and count from the \" Aplikasi Belajar TK dan PAUD Lengkap\". Children often focus when their parent call, sometimes while when they are not given permission to play gadgets, children also seem to have problems in their speaking skills, even though the child is already 6 yeas old, many of words spoken by child still cannot be understood. In an effort made by parents to prevent negative things from using gadgets by accompanying children when using gadgets, ensuring that they do not see content that is not appropriate for the child's age.","author":[{"dropping-particle":"","family":"Sri Rahayu","given":"Nur","non-dropping-particle":"","parse-names":false,"suffix":""},{"dropping-particle":"","family":"Elan","given":"","non-dropping-particle":"","parse-names":false,"suffix":""},{"dropping-particle":"","family":"Mulyadi","given":"Sima","non-dropping-particle":"","parse-names":false,"suffix":""}],"container-title":"Desember","id":"ITEM-1","issue":"2","issued":{"date-parts":[["2021"]]},"page":"202-210","title":"Analisis Penggunaan Gadget Pada Anak Usia Dini","type":"article-journal","volume":"5"},"uris":["http://www.mendeley.com/documents/?uuid=e70cf596-0116-453a-a114-b095348aad76"]}],"mendeley":{"formattedCitation":"(Sri Rahayu et al., 2021)","plainTextFormattedCitation":"(Sri Rahayu et al., 2021)","previouslyFormattedCitation":"(Sri Rahayu et al., 2021)"},"properties":{"noteIndex":0},"schema":"https://github.com/citation-style-language/schema/raw/master/csl-citation.json"}</w:instrText>
      </w:r>
      <w:r w:rsidR="00DA27EF">
        <w:rPr>
          <w:rFonts w:ascii="Book Antiqua" w:hAnsi="Book Antiqua"/>
          <w:color w:val="414141"/>
          <w:shd w:val="clear" w:color="auto" w:fill="FFFFFF"/>
        </w:rPr>
        <w:fldChar w:fldCharType="separate"/>
      </w:r>
      <w:r w:rsidR="00DA27EF" w:rsidRPr="00DA27EF">
        <w:rPr>
          <w:rFonts w:ascii="Book Antiqua" w:hAnsi="Book Antiqua"/>
          <w:noProof/>
          <w:color w:val="414141"/>
          <w:shd w:val="clear" w:color="auto" w:fill="FFFFFF"/>
        </w:rPr>
        <w:t>(Sri Rahayu et al., 2021)</w:t>
      </w:r>
      <w:r w:rsidR="00DA27EF">
        <w:rPr>
          <w:rFonts w:ascii="Book Antiqua" w:hAnsi="Book Antiqua"/>
          <w:color w:val="414141"/>
          <w:shd w:val="clear" w:color="auto" w:fill="FFFFFF"/>
        </w:rPr>
        <w:fldChar w:fldCharType="end"/>
      </w:r>
      <w:r w:rsidRPr="001C6B0E">
        <w:rPr>
          <w:rFonts w:ascii="Book Antiqua" w:hAnsi="Book Antiqua"/>
          <w:color w:val="414141"/>
          <w:shd w:val="clear" w:color="auto" w:fill="FFFFFF"/>
        </w:rPr>
        <w:t>.</w:t>
      </w:r>
    </w:p>
    <w:p w14:paraId="23F9DF98" w14:textId="7C8AF2F2" w:rsidR="001402E0" w:rsidRPr="001C6B0E" w:rsidRDefault="001402E0" w:rsidP="00B51B8E">
      <w:pPr>
        <w:spacing w:after="0" w:line="240" w:lineRule="auto"/>
        <w:ind w:firstLine="720"/>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However, continuous use can be a threat to parents if it is played and accessed by children, especially at an early age because there are many negative effects that can arise as a result of using this technology. The use of gadgets from an early age caused a lot of controversy in the community. The debate about the pros and cons of this has colored life in today's millennial era. Children are assets that will continue human civilization and the nation. Therefore, at this age children really need stimulation, supervision and guidance from parents and the surrounding environment in order to avoid things that can affect children, and one of them is the bad influence of using gadgets. Early childhood has the nature of imitation, where children can imitate whatever they have seen, both in real and through intermediaries such as television or gadgets. Early childhood is a golden period known as the golden age, a period that will not be repeated </w:t>
      </w:r>
      <w:r w:rsidR="001F0A4A">
        <w:rPr>
          <w:rFonts w:ascii="Book Antiqua" w:hAnsi="Book Antiqua"/>
          <w:color w:val="414141"/>
          <w:shd w:val="clear" w:color="auto" w:fill="FFFFFF"/>
        </w:rPr>
        <w:fldChar w:fldCharType="begin" w:fldLock="1"/>
      </w:r>
      <w:r w:rsidR="001F0A4A">
        <w:rPr>
          <w:rFonts w:ascii="Book Antiqua" w:hAnsi="Book Antiqua"/>
          <w:color w:val="414141"/>
          <w:shd w:val="clear" w:color="auto" w:fill="FFFFFF"/>
        </w:rPr>
        <w:instrText>ADDIN CSL_CITATION {"citationItems":[{"id":"ITEM-1","itemData":{"author":[{"dropping-particle":"","family":"Hadisi","given":"La","non-dropping-particle":"","parse-names":false,"suffix":""}],"container-title":"Jurnal Al-Ta'dib","id":"ITEM-1","issue":"2","issued":{"date-parts":[["2015"]]},"page":"50-69","title":"Pendidikan Karakter Pada Anak Usia DIni","type":"article-journal","volume":"8"},"uris":["http://www.mendeley.com/documents/?uuid=4ef1426b-40bf-49d5-9c2d-a52e8f98fb6a"]}],"mendeley":{"formattedCitation":"(Hadisi, 2015)","plainTextFormattedCitation":"(Hadisi, 2015)","previouslyFormattedCitation":"(Hadisi, 2015)"},"properties":{"noteIndex":0},"schema":"https://github.com/citation-style-language/schema/raw/master/csl-citation.json"}</w:instrText>
      </w:r>
      <w:r w:rsidR="001F0A4A">
        <w:rPr>
          <w:rFonts w:ascii="Book Antiqua" w:hAnsi="Book Antiqua"/>
          <w:color w:val="414141"/>
          <w:shd w:val="clear" w:color="auto" w:fill="FFFFFF"/>
        </w:rPr>
        <w:fldChar w:fldCharType="separate"/>
      </w:r>
      <w:r w:rsidR="001F0A4A" w:rsidRPr="001F0A4A">
        <w:rPr>
          <w:rFonts w:ascii="Book Antiqua" w:hAnsi="Book Antiqua"/>
          <w:noProof/>
          <w:color w:val="414141"/>
          <w:shd w:val="clear" w:color="auto" w:fill="FFFFFF"/>
        </w:rPr>
        <w:t>(Hadisi, 2015)</w:t>
      </w:r>
      <w:r w:rsidR="001F0A4A">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In addition, early age is the age that is most vulnerable to the formation of children's character and personality </w:t>
      </w:r>
      <w:r w:rsidR="001F0A4A">
        <w:rPr>
          <w:rFonts w:ascii="Book Antiqua" w:hAnsi="Book Antiqua"/>
          <w:color w:val="414141"/>
          <w:shd w:val="clear" w:color="auto" w:fill="FFFFFF"/>
        </w:rPr>
        <w:fldChar w:fldCharType="begin" w:fldLock="1"/>
      </w:r>
      <w:r w:rsidR="001F0A4A">
        <w:rPr>
          <w:rFonts w:ascii="Book Antiqua" w:hAnsi="Book Antiqua"/>
          <w:color w:val="414141"/>
          <w:shd w:val="clear" w:color="auto" w:fill="FFFFFF"/>
        </w:rPr>
        <w:instrText>ADDIN CSL_CITATION {"citationItems":[{"id":"ITEM-1","itemData":{"author":[{"dropping-particle":"","family":"Silahuddin","given":"","non-dropping-particle":"","parse-names":false,"suffix":""}],"container-title":"Jurnal Ar-Raniry","id":"ITEM-1","issue":"2","issued":{"date-parts":[["2017"]]},"page":"18-41","title":"Urgensi membangun karakter anak sejak usia dini","type":"article-journal","volume":"3"},"uris":["http://www.mendeley.com/documents/?uuid=e57d4082-3c3e-46c8-be44-1b5ff84ea9de"]}],"mendeley":{"formattedCitation":"(Silahuddin, 2017)","plainTextFormattedCitation":"(Silahuddin, 2017)","previouslyFormattedCitation":"(Silahuddin, 2017)"},"properties":{"noteIndex":0},"schema":"https://github.com/citation-style-language/schema/raw/master/csl-citation.json"}</w:instrText>
      </w:r>
      <w:r w:rsidR="001F0A4A">
        <w:rPr>
          <w:rFonts w:ascii="Book Antiqua" w:hAnsi="Book Antiqua"/>
          <w:color w:val="414141"/>
          <w:shd w:val="clear" w:color="auto" w:fill="FFFFFF"/>
        </w:rPr>
        <w:fldChar w:fldCharType="separate"/>
      </w:r>
      <w:r w:rsidR="001F0A4A" w:rsidRPr="001F0A4A">
        <w:rPr>
          <w:rFonts w:ascii="Book Antiqua" w:hAnsi="Book Antiqua"/>
          <w:noProof/>
          <w:color w:val="414141"/>
          <w:shd w:val="clear" w:color="auto" w:fill="FFFFFF"/>
        </w:rPr>
        <w:t>(Silahuddin, 2017)</w:t>
      </w:r>
      <w:r w:rsidR="001F0A4A">
        <w:rPr>
          <w:rFonts w:ascii="Book Antiqua" w:hAnsi="Book Antiqua"/>
          <w:color w:val="414141"/>
          <w:shd w:val="clear" w:color="auto" w:fill="FFFFFF"/>
        </w:rPr>
        <w:fldChar w:fldCharType="end"/>
      </w:r>
      <w:r w:rsidRPr="001C6B0E">
        <w:rPr>
          <w:rFonts w:ascii="Book Antiqua" w:hAnsi="Book Antiqua"/>
          <w:color w:val="414141"/>
          <w:shd w:val="clear" w:color="auto" w:fill="FFFFFF"/>
        </w:rPr>
        <w:t>.</w:t>
      </w:r>
    </w:p>
    <w:p w14:paraId="444734FB" w14:textId="02574A93" w:rsidR="00FC5DD9" w:rsidRPr="001C6B0E" w:rsidRDefault="00FC5DD9" w:rsidP="00B51B8E">
      <w:pPr>
        <w:spacing w:after="0" w:line="240" w:lineRule="auto"/>
        <w:ind w:firstLine="720"/>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Currently, the sophistication of digitalization makes the use of gadgets in early childhood a common thing. Various reasons for parents have begun to emerge in the midst of modern society that allows children to use gadgets </w:t>
      </w:r>
      <w:r w:rsidR="001F0A4A">
        <w:rPr>
          <w:rFonts w:ascii="Book Antiqua" w:hAnsi="Book Antiqua"/>
          <w:color w:val="414141"/>
          <w:shd w:val="clear" w:color="auto" w:fill="FFFFFF"/>
        </w:rPr>
        <w:fldChar w:fldCharType="begin" w:fldLock="1"/>
      </w:r>
      <w:r w:rsidR="001F0A4A">
        <w:rPr>
          <w:rFonts w:ascii="Book Antiqua" w:hAnsi="Book Antiqua"/>
          <w:color w:val="414141"/>
          <w:shd w:val="clear" w:color="auto" w:fill="FFFFFF"/>
        </w:rPr>
        <w:instrText>ADDIN CSL_CITATION {"citationItems":[{"id":"ITEM-1","itemData":{"abstract":"The use of gadgets, provided with the internet access, in early childhood today has become common in the daily lives of modern society. Various reasons are used by parents to permit young children to use gadgets. Even though it has benefits, it is undeniable that in fact internet access actually has negative effects on the growth and development process of young children. Using gadgets can even ruin the moral and character building of children which are not potentially expected by parents. This paper aims to describe the effects of Information Communication and Technology (ICT) on the character education of early childhood. This study belongs to descriptive qualitative where the data were gathered through library research and interviews. The result showed that giving access to gadget and internet in early childhood may contribute to positive and negative impacts. Children may have better motor skills, improved cognitive skills and competition skills while on the contrary, children may face serious issues such as speech delay, attention deficit, learning problems, even mental disorders that can impact to their characters. Therefore, serious attention is needed from the environment where the children grow and develop, such as parents, caregivers, educators in early childhood education schools, and the community holistically in order to minimize the negative influences of the internet towards the their character and moral buildings.","author":[{"dropping-particle":"","family":"Keumala","given":"Meta","non-dropping-particle":"","parse-names":false,"suffix":""},{"dropping-particle":"","family":"Yoestara","given":"Marisa","non-dropping-particle":"","parse-names":false,"suffix":""},{"dropping-particle":"","family":"Putri","given":"Zaiyana","non-dropping-particle":"","parse-names":false,"suffix":""}],"container-title":"Proceedings of the ICECED","id":"ITEM-1","issued":{"date-parts":[["2018"]]},"page":"313-325","title":"the Impacts of Gadget and Internet on the Implementation of Character Education on Early Childhood","type":"article-journal"},"uris":["http://www.mendeley.com/documents/?uuid=d92ecded-233f-45a8-8aad-41add6249430"]}],"mendeley":{"formattedCitation":"(Keumala et al., 2018)","plainTextFormattedCitation":"(Keumala et al., 2018)","previouslyFormattedCitation":"(Keumala et al., 2018)"},"properties":{"noteIndex":0},"schema":"https://github.com/citation-style-language/schema/raw/master/csl-citation.json"}</w:instrText>
      </w:r>
      <w:r w:rsidR="001F0A4A">
        <w:rPr>
          <w:rFonts w:ascii="Book Antiqua" w:hAnsi="Book Antiqua"/>
          <w:color w:val="414141"/>
          <w:shd w:val="clear" w:color="auto" w:fill="FFFFFF"/>
        </w:rPr>
        <w:fldChar w:fldCharType="separate"/>
      </w:r>
      <w:r w:rsidR="001F0A4A" w:rsidRPr="001F0A4A">
        <w:rPr>
          <w:rFonts w:ascii="Book Antiqua" w:hAnsi="Book Antiqua"/>
          <w:noProof/>
          <w:color w:val="414141"/>
          <w:shd w:val="clear" w:color="auto" w:fill="FFFFFF"/>
        </w:rPr>
        <w:t>(Keumala et al., 2018)</w:t>
      </w:r>
      <w:r w:rsidR="001F0A4A">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Parents make gadgets as a shortcut in providing assistance and care to children so as not to interfere with the activities they are doing </w:t>
      </w:r>
      <w:r w:rsidR="001F0A4A">
        <w:rPr>
          <w:rFonts w:ascii="Book Antiqua" w:hAnsi="Book Antiqua"/>
          <w:color w:val="414141"/>
          <w:shd w:val="clear" w:color="auto" w:fill="FFFFFF"/>
        </w:rPr>
        <w:fldChar w:fldCharType="begin" w:fldLock="1"/>
      </w:r>
      <w:r w:rsidR="008E07B1">
        <w:rPr>
          <w:rFonts w:ascii="Book Antiqua" w:hAnsi="Book Antiqua"/>
          <w:color w:val="414141"/>
          <w:shd w:val="clear" w:color="auto" w:fill="FFFFFF"/>
        </w:rPr>
        <w:instrText>ADDIN CSL_CITATION {"citationItems":[{"id":"ITEM-1","itemData":{"author":[{"dropping-particle":"","family":"Chusna","given":"Puji Asmaul","non-dropping-particle":"","parse-names":false,"suffix":""}],"container-title":"Dinamika Penelitian","id":"ITEM-1","issue":"2","issued":{"date-parts":[["2017"]]},"page":"315-330","title":"Pengaruh Media Gadget Pada Perkembangan Karakter Anak","type":"article-journal","volume":"17"},"uris":["http://www.mendeley.com/documents/?uuid=071fd28b-e782-4eaa-9ebc-371ae49fd33c"]}],"mendeley":{"formattedCitation":"(Chusna, 2017)","plainTextFormattedCitation":"(Chusna, 2017)","previouslyFormattedCitation":"(Chusna, 2017)"},"properties":{"noteIndex":0},"schema":"https://github.com/citation-style-language/schema/raw/master/csl-citation.json"}</w:instrText>
      </w:r>
      <w:r w:rsidR="001F0A4A">
        <w:rPr>
          <w:rFonts w:ascii="Book Antiqua" w:hAnsi="Book Antiqua"/>
          <w:color w:val="414141"/>
          <w:shd w:val="clear" w:color="auto" w:fill="FFFFFF"/>
        </w:rPr>
        <w:fldChar w:fldCharType="separate"/>
      </w:r>
      <w:r w:rsidR="001F0A4A" w:rsidRPr="001F0A4A">
        <w:rPr>
          <w:rFonts w:ascii="Book Antiqua" w:hAnsi="Book Antiqua"/>
          <w:noProof/>
          <w:color w:val="414141"/>
          <w:shd w:val="clear" w:color="auto" w:fill="FFFFFF"/>
        </w:rPr>
        <w:t>(Chusna, 2017)</w:t>
      </w:r>
      <w:r w:rsidR="001F0A4A">
        <w:rPr>
          <w:rFonts w:ascii="Book Antiqua" w:hAnsi="Book Antiqua"/>
          <w:color w:val="414141"/>
          <w:shd w:val="clear" w:color="auto" w:fill="FFFFFF"/>
        </w:rPr>
        <w:fldChar w:fldCharType="end"/>
      </w:r>
      <w:r w:rsidRPr="001C6B0E">
        <w:rPr>
          <w:rFonts w:ascii="Book Antiqua" w:hAnsi="Book Antiqua"/>
          <w:color w:val="414141"/>
          <w:shd w:val="clear" w:color="auto" w:fill="FFFFFF"/>
        </w:rPr>
        <w:t>. Many parents introduce gadgets to their children through shows or videos that they feel are suitable for children. In addition, parents also silence their children when they cry by using gadgets to cheer them up. While on the other hand, this can trigger children's excessive interest in gadgets and over time can lead to addiction levels in children. In addition, there is a new problem that is a threat to human life and is known as the Covid-19 virus. This epidemic is one of the conditions that change and affect the order and habits of human life around the world.</w:t>
      </w:r>
    </w:p>
    <w:p w14:paraId="21F2FDC0" w14:textId="1402766A" w:rsidR="00FC5DD9" w:rsidRPr="001C6B0E" w:rsidRDefault="0030194C" w:rsidP="00B51B8E">
      <w:pPr>
        <w:spacing w:after="0" w:line="240" w:lineRule="auto"/>
        <w:ind w:firstLine="720"/>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Physical distancing (maintaining distance), not making crowds, wearing masks, washing hands and making contact remotely through the network (online) are one of the ways that can be done to reduce the spread of the Covid-19 virus. One of the areas affected by the virus is education. Learning activities were initially carried out through direct face-to-face meetings between teachers and students, but now learning is carried out online from home to reduce the higher risk of spreading COVID-19 </w:t>
      </w:r>
      <w:r w:rsidR="008E07B1">
        <w:rPr>
          <w:rFonts w:ascii="Book Antiqua" w:hAnsi="Book Antiqua"/>
          <w:color w:val="414141"/>
          <w:shd w:val="clear" w:color="auto" w:fill="FFFFFF"/>
        </w:rPr>
        <w:fldChar w:fldCharType="begin" w:fldLock="1"/>
      </w:r>
      <w:r w:rsidR="008E07B1">
        <w:rPr>
          <w:rFonts w:ascii="Book Antiqua" w:hAnsi="Book Antiqua"/>
          <w:color w:val="414141"/>
          <w:shd w:val="clear" w:color="auto" w:fill="FFFFFF"/>
        </w:rPr>
        <w:instrText>ADDIN CSL_CITATION {"citationItems":[{"id":"ITEM-1","itemData":{"DOI":"10.31004/obsesi.v6i4.2206","abstract":"Belum optimalnya pelaksanaan pembelajaran anak usia dini khususnya di lembaga PAUD non Formal di masa pandemic covid 19 dan new normal. Disini dipaparkan bagaimana kendala yang dihadapi oleh anak kelompok bermain maupun pendidik dalam melaksanakan sistem belajar daring dan luring yang sudah diterapkan semenjak terjadinya masa pandemi covid 19 hingga memasuki masa kenormalan baru. Metode penelitian yang digunakan adalah Penelitian Kualitatif. Dalam penelitian ini yang menjadi instrumen penelitian adalah peneliti sendiri. Teknik pengumpulan data yang digunakan berupa observasi, wawancara dan dokumentasi.  Adapun hasil dari penelitian ditemukan beberapa permasalahan yang dihadapi antara lain dalam penerapan sistem belajar daring dan luring belum optimal memenuhi prinsip-prinsip dan metode pembelajaran anak usia dini, belum optimal dalam  menstimulasi gaya belajar anak, media pembelajaran yang digunakan menimbulkan kejenuhan dalam belajar, Peran pendidik tidak dapat digantikan oleh media,  proses sosialisasi dengan teman dan pendidik tidak berjalan optimal serta respon orang tua dalam pelaksanaan pembelajaran tersebut","author":[{"dropping-particle":"","family":"Marcia","given":"Agnesty","non-dropping-particle":"","parse-names":false,"suffix":""},{"dropping-particle":"","family":"Nurhafizah","given":"Nurhafizah","non-dropping-particle":"","parse-names":false,"suffix":""}],"container-title":"Jurnal Obsesi : Jurnal Pendidikan Anak Usia Dini","id":"ITEM-1","issue":"4","issued":{"date-parts":[["2022"]]},"page":"2610-2618","title":"Problematika Penerapan Sistem Belajar Daring dan Luring Terhadap Anak pada Masa Pandemi Covid 19 dan New Normal","type":"article-journal","volume":"6"},"uris":["http://www.mendeley.com/documents/?uuid=57115432-aa47-447c-80e3-483fcb43907a"]}],"mendeley":{"formattedCitation":"(Marcia &amp; Nurhafizah, 2022)","plainTextFormattedCitation":"(Marcia &amp; Nurhafizah, 2022)","previouslyFormattedCitation":"(Marcia &amp; Nurhafizah, 2022)"},"properties":{"noteIndex":0},"schema":"https://github.com/citation-style-language/schema/raw/master/csl-citation.json"}</w:instrText>
      </w:r>
      <w:r w:rsidR="008E07B1">
        <w:rPr>
          <w:rFonts w:ascii="Book Antiqua" w:hAnsi="Book Antiqua"/>
          <w:color w:val="414141"/>
          <w:shd w:val="clear" w:color="auto" w:fill="FFFFFF"/>
        </w:rPr>
        <w:fldChar w:fldCharType="separate"/>
      </w:r>
      <w:r w:rsidR="008E07B1" w:rsidRPr="008E07B1">
        <w:rPr>
          <w:rFonts w:ascii="Book Antiqua" w:hAnsi="Book Antiqua"/>
          <w:noProof/>
          <w:color w:val="414141"/>
          <w:shd w:val="clear" w:color="auto" w:fill="FFFFFF"/>
        </w:rPr>
        <w:t>(Marcia &amp; Nurhafizah, 2022)</w:t>
      </w:r>
      <w:r w:rsidR="008E07B1">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There are two effects that arise from the use of gadgets in distance learning, namely a positive effect that can create an interactive and interesting environment </w:t>
      </w:r>
      <w:r w:rsidR="008E07B1">
        <w:rPr>
          <w:rFonts w:ascii="Book Antiqua" w:hAnsi="Book Antiqua"/>
          <w:color w:val="414141"/>
          <w:shd w:val="clear" w:color="auto" w:fill="FFFFFF"/>
        </w:rPr>
        <w:fldChar w:fldCharType="begin" w:fldLock="1"/>
      </w:r>
      <w:r w:rsidR="008E07B1">
        <w:rPr>
          <w:rFonts w:ascii="Book Antiqua" w:hAnsi="Book Antiqua"/>
          <w:color w:val="414141"/>
          <w:shd w:val="clear" w:color="auto" w:fill="FFFFFF"/>
        </w:rPr>
        <w:instrText>ADDIN CSL_CITATION {"citationItems":[{"id":"ITEM-1","itemData":{"abstract":"The use of gadgets and the internet in early childhood can have both positive and negative impacts. The use of child-adapted gadget technology as a medium for distance learning can create an interactive and engaging environment. However, excessive use of gadgets can cause several problems, including sleeping difficulty, decreased quality of work, lack of concentration, and the need for treatment, pharmacological and psychological treatment. The purpose of this study is to describe parents' perceptions of the gadgets’ benefits as a medium for distance learning (DL) in the Cirebon District, West Java, Indonesia. It employed the uses and gratification theory as a framework. The data collection technique utilized a google form questionnaire that was distributed and answered as many as 80. The data were analyzed using SPSS and interpreted using quantitative descriptive methods. The results showed that parents agreed and considered it very important that distance learning was carried out using gadgets and the internet, distance learning was carried out in the afternoon after returning from work, and the features needed and deemed necessary were WhatsApp and video call. Parents agreed that gadgets had benefits during distance learning for early childhood development, including getting stimulation from the teacher, reducing children's boredom at home, and meeting and communicating with classmates even though it was shorter and more virtual. The field findings revealed that parents faced several obstacles in the form of difficult locations to reach by the internet, inadequate gadget devices, parents' knowledge of application features on gadgets, and economic limitations to meet quota needs.","author":[{"dropping-particle":"","family":"Suzana","given":"Suzana","non-dropping-particle":"","parse-names":false,"suffix":""},{"dropping-particle":"","family":"Munajim","given":"Ahmad","non-dropping-particle":"","parse-names":false,"suffix":""},{"dropping-particle":"","family":"Casta","given":"Casta","non-dropping-particle":"","parse-names":false,"suffix":""},{"dropping-particle":"","family":"Pratama","given":"Gama","non-dropping-particle":"","parse-names":false,"suffix":""},{"dropping-particle":"","family":"Sulaeman","given":"Eman","non-dropping-particle":"","parse-names":false,"suffix":""},{"dropping-particle":"","family":"Sukarnoto","given":"Toto","non-dropping-particle":"","parse-names":false,"suffix":""},{"dropping-particle":"","family":"Ridwan","given":"Mohammad","non-dropping-particle":"","parse-names":false,"suffix":""},{"dropping-particle":"","family":"Karim","given":"Abdul","non-dropping-particle":"","parse-names":false,"suffix":""}],"container-title":"PalArch's Journal of Archaeology of Egypt/Egyptology","id":"ITEM-1","issue":"7","issued":{"date-parts":[["2020"]]},"page":"8019-8028","title":"Gadget and the internet for early childhood distance learning","type":"article-journal","volume":"17"},"uris":["http://www.mendeley.com/documents/?uuid=df547121-02ec-4754-96e0-c1b90bda475a"]}],"mendeley":{"formattedCitation":"(Suzana et al., 2020)","plainTextFormattedCitation":"(Suzana et al., 2020)","previouslyFormattedCitation":"(Suzana et al., 2020)"},"properties":{"noteIndex":0},"schema":"https://github.com/citation-style-language/schema/raw/master/csl-citation.json"}</w:instrText>
      </w:r>
      <w:r w:rsidR="008E07B1">
        <w:rPr>
          <w:rFonts w:ascii="Book Antiqua" w:hAnsi="Book Antiqua"/>
          <w:color w:val="414141"/>
          <w:shd w:val="clear" w:color="auto" w:fill="FFFFFF"/>
        </w:rPr>
        <w:fldChar w:fldCharType="separate"/>
      </w:r>
      <w:r w:rsidR="008E07B1" w:rsidRPr="008E07B1">
        <w:rPr>
          <w:rFonts w:ascii="Book Antiqua" w:hAnsi="Book Antiqua"/>
          <w:noProof/>
          <w:color w:val="414141"/>
          <w:shd w:val="clear" w:color="auto" w:fill="FFFFFF"/>
        </w:rPr>
        <w:t>(Suzana et al., 2020)</w:t>
      </w:r>
      <w:r w:rsidR="008E07B1">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and a negative effect that can affect the quality of human life. In fact, learning activities like this result in activities </w:t>
      </w:r>
      <w:r w:rsidRPr="001C6B0E">
        <w:rPr>
          <w:rFonts w:ascii="Book Antiqua" w:hAnsi="Book Antiqua"/>
          <w:color w:val="414141"/>
          <w:shd w:val="clear" w:color="auto" w:fill="FFFFFF"/>
        </w:rPr>
        <w:lastRenderedPageBreak/>
        <w:t>in the use of internet networks and gadgets increasing and increasing from early childhood to teenagers to adults.</w:t>
      </w:r>
    </w:p>
    <w:p w14:paraId="04E0B286" w14:textId="4A52FD0B" w:rsidR="0030194C" w:rsidRPr="001C6B0E" w:rsidRDefault="007F4411" w:rsidP="00B51B8E">
      <w:pPr>
        <w:spacing w:after="0" w:line="240" w:lineRule="auto"/>
        <w:ind w:firstLine="720"/>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Children tend to use the internet in the form of gadgets for online games, listening to music, watching videos, looking for information and online social interactions (Rachmayani, 2017). In addition, now gadgets are also equipped with software created specifically for early childhood such as YouTube Kids and several other software features that attract children's attention </w:t>
      </w:r>
      <w:r w:rsidR="008E07B1">
        <w:rPr>
          <w:rFonts w:ascii="Book Antiqua" w:hAnsi="Book Antiqua"/>
          <w:color w:val="414141"/>
          <w:shd w:val="clear" w:color="auto" w:fill="FFFFFF"/>
        </w:rPr>
        <w:fldChar w:fldCharType="begin" w:fldLock="1"/>
      </w:r>
      <w:r w:rsidR="008E07B1">
        <w:rPr>
          <w:rFonts w:ascii="Book Antiqua" w:hAnsi="Book Antiqua"/>
          <w:color w:val="414141"/>
          <w:shd w:val="clear" w:color="auto" w:fill="FFFFFF"/>
        </w:rPr>
        <w:instrText>ADDIN CSL_CITATION {"citationItems":[{"id":"ITEM-1","itemData":{"author":[{"dropping-particle":"","family":"Hijriyani","given":"Yuli Salis","non-dropping-particle":"","parse-names":false,"suffix":""},{"dropping-particle":"","family":"Astuti","given":"Ria","non-dropping-particle":"","parse-names":false,"suffix":""}],"container-title":"ThufuLA","id":"ITEM-1","issue":"1","issued":{"date-parts":[["2020"]]},"page":"15-28","title":"Penggunaan Gadget Oleh Anak Usia Dini Pada Era Revolusi Industri 4.0","type":"article-journal","volume":"8"},"uris":["http://www.mendeley.com/documents/?uuid=84b56c9f-55e5-4a1a-9aa4-5e18d3625a9c"]}],"mendeley":{"formattedCitation":"(Hijriyani &amp; Astuti, 2020)","plainTextFormattedCitation":"(Hijriyani &amp; Astuti, 2020)","previouslyFormattedCitation":"(Hijriyani &amp; Astuti, 2020)"},"properties":{"noteIndex":0},"schema":"https://github.com/citation-style-language/schema/raw/master/csl-citation.json"}</w:instrText>
      </w:r>
      <w:r w:rsidR="008E07B1">
        <w:rPr>
          <w:rFonts w:ascii="Book Antiqua" w:hAnsi="Book Antiqua"/>
          <w:color w:val="414141"/>
          <w:shd w:val="clear" w:color="auto" w:fill="FFFFFF"/>
        </w:rPr>
        <w:fldChar w:fldCharType="separate"/>
      </w:r>
      <w:r w:rsidR="008E07B1" w:rsidRPr="008E07B1">
        <w:rPr>
          <w:rFonts w:ascii="Book Antiqua" w:hAnsi="Book Antiqua"/>
          <w:noProof/>
          <w:color w:val="414141"/>
          <w:shd w:val="clear" w:color="auto" w:fill="FFFFFF"/>
        </w:rPr>
        <w:t>(Hijriyani &amp; Astuti, 2020)</w:t>
      </w:r>
      <w:r w:rsidR="008E07B1">
        <w:rPr>
          <w:rFonts w:ascii="Book Antiqua" w:hAnsi="Book Antiqua"/>
          <w:color w:val="414141"/>
          <w:shd w:val="clear" w:color="auto" w:fill="FFFFFF"/>
        </w:rPr>
        <w:fldChar w:fldCharType="end"/>
      </w:r>
      <w:r w:rsidRPr="001C6B0E">
        <w:rPr>
          <w:rFonts w:ascii="Book Antiqua" w:hAnsi="Book Antiqua"/>
          <w:color w:val="414141"/>
          <w:shd w:val="clear" w:color="auto" w:fill="FFFFFF"/>
        </w:rPr>
        <w:t>. Most parents neglect to supervise their children when using gadgets because they have other activities to do. Without assistance from parents and the surrounding environment, children's interest in this gadget can trigger a high curiosity so that it is feared that it could have a bad impact on children.</w:t>
      </w:r>
    </w:p>
    <w:p w14:paraId="21E6B14E" w14:textId="538EF6B4" w:rsidR="007F4411" w:rsidRPr="001C6B0E" w:rsidRDefault="00963F13" w:rsidP="00B51B8E">
      <w:pPr>
        <w:spacing w:after="0" w:line="240" w:lineRule="auto"/>
        <w:ind w:firstLine="720"/>
        <w:jc w:val="both"/>
        <w:rPr>
          <w:rFonts w:ascii="Book Antiqua" w:hAnsi="Book Antiqua"/>
          <w:color w:val="414141"/>
          <w:shd w:val="clear" w:color="auto" w:fill="FFFFFF"/>
        </w:rPr>
      </w:pPr>
      <w:r>
        <w:rPr>
          <w:rFonts w:ascii="Book Antiqua" w:hAnsi="Book Antiqua"/>
          <w:color w:val="414141"/>
          <w:shd w:val="clear" w:color="auto" w:fill="FFFFFF"/>
          <w:lang w:val="en-GB"/>
        </w:rPr>
        <w:t>Us</w:t>
      </w:r>
      <w:r w:rsidR="007354E4">
        <w:rPr>
          <w:rFonts w:ascii="Book Antiqua" w:hAnsi="Book Antiqua"/>
          <w:color w:val="414141"/>
          <w:shd w:val="clear" w:color="auto" w:fill="FFFFFF"/>
          <w:lang w:val="en-GB"/>
        </w:rPr>
        <w:t>e of gadgets</w:t>
      </w:r>
      <w:r>
        <w:rPr>
          <w:rFonts w:ascii="Book Antiqua" w:hAnsi="Book Antiqua"/>
          <w:color w:val="414141"/>
          <w:shd w:val="clear" w:color="auto" w:fill="FFFFFF"/>
          <w:lang w:val="en-GB"/>
        </w:rPr>
        <w:t xml:space="preserve"> </w:t>
      </w:r>
      <w:proofErr w:type="spellStart"/>
      <w:r>
        <w:rPr>
          <w:rFonts w:ascii="Book Antiqua" w:hAnsi="Book Antiqua"/>
          <w:color w:val="414141"/>
          <w:shd w:val="clear" w:color="auto" w:fill="FFFFFF"/>
          <w:lang w:val="en-GB"/>
        </w:rPr>
        <w:t>countinusly</w:t>
      </w:r>
      <w:proofErr w:type="spellEnd"/>
      <w:r w:rsidR="007354E4">
        <w:rPr>
          <w:rFonts w:ascii="Book Antiqua" w:hAnsi="Book Antiqua"/>
          <w:color w:val="414141"/>
          <w:shd w:val="clear" w:color="auto" w:fill="FFFFFF"/>
          <w:lang w:val="en-GB"/>
        </w:rPr>
        <w:t xml:space="preserve"> </w:t>
      </w:r>
      <w:r w:rsidR="007F4411" w:rsidRPr="001C6B0E">
        <w:rPr>
          <w:rFonts w:ascii="Book Antiqua" w:hAnsi="Book Antiqua"/>
          <w:color w:val="414141"/>
          <w:shd w:val="clear" w:color="auto" w:fill="FFFFFF"/>
        </w:rPr>
        <w:t xml:space="preserve">can harm and damage children's lives. Internet addiction, addiction to playing games, acts of violence, and also content containing pornography are some of the cases that can occur from continuous use of gadgets without assistance </w:t>
      </w:r>
      <w:r w:rsidR="008E07B1">
        <w:rPr>
          <w:rFonts w:ascii="Book Antiqua" w:hAnsi="Book Antiqua"/>
          <w:color w:val="414141"/>
          <w:shd w:val="clear" w:color="auto" w:fill="FFFFFF"/>
        </w:rPr>
        <w:fldChar w:fldCharType="begin" w:fldLock="1"/>
      </w:r>
      <w:r w:rsidR="008E07B1">
        <w:rPr>
          <w:rFonts w:ascii="Book Antiqua" w:hAnsi="Book Antiqua"/>
          <w:color w:val="414141"/>
          <w:shd w:val="clear" w:color="auto" w:fill="FFFFFF"/>
        </w:rPr>
        <w:instrText>ADDIN CSL_CITATION {"citationItems":[{"id":"ITEM-1","itemData":{"abstract":"Between 2008-2009, Indonesia had financial crisis which made companies tried hard to stabilize its economy and found solutions or preventive action to resolve the problems of the crisis. Several ways can be applied to resolved these risks, and hedging activity was one solution. Data sampling in this article were taken from automotive industry listed at Indonesian Stock Exchange (BEI) between 2010-2014. The purpose of this study is to determine activity of derivative instruments to hedge the volatility in economic conditions of internal and external company. Internal economy condition is described by financial distress and external economy condition is described by economic exposure. Logistic regression analysis is a tool used in this research. The results indicate that financial distress provides significant negative effect on implementation of hedging activities, while economic exposure does not affect the implementation of hedging activities. Further research can use other sector or using all sector companies listed at the Indonesian Stock Exchange (BEI) and with a longer period of time. However, added some independent variables can affect hedging activities such as interest rates and inflation","author":[{"dropping-particle":"","family":"Nurhaeda","given":"","non-dropping-particle":"","parse-names":false,"suffix":""}],"container-title":"ECEIJ: Early Childhood Education Indonesian Journal","id":"ITEM-1","issue":"2","issued":{"date-parts":[["2018"]]},"page":"70-78","title":"Dampak Penggunaan Gadget Pada Anak Usia Dini Dalam Pandangan Islam di PAUD Terpadu Mutiara Hati Palu","type":"article-journal","volume":"1"},"uris":["http://www.mendeley.com/documents/?uuid=1672cd9d-289d-455c-9230-a90e96b2a845"]}],"mendeley":{"formattedCitation":"(Nurhaeda, 2018)","plainTextFormattedCitation":"(Nurhaeda, 2018)","previouslyFormattedCitation":"(Nurhaeda, 2018)"},"properties":{"noteIndex":0},"schema":"https://github.com/citation-style-language/schema/raw/master/csl-citation.json"}</w:instrText>
      </w:r>
      <w:r w:rsidR="008E07B1">
        <w:rPr>
          <w:rFonts w:ascii="Book Antiqua" w:hAnsi="Book Antiqua"/>
          <w:color w:val="414141"/>
          <w:shd w:val="clear" w:color="auto" w:fill="FFFFFF"/>
        </w:rPr>
        <w:fldChar w:fldCharType="separate"/>
      </w:r>
      <w:r w:rsidR="008E07B1" w:rsidRPr="008E07B1">
        <w:rPr>
          <w:rFonts w:ascii="Book Antiqua" w:hAnsi="Book Antiqua"/>
          <w:noProof/>
          <w:color w:val="414141"/>
          <w:shd w:val="clear" w:color="auto" w:fill="FFFFFF"/>
        </w:rPr>
        <w:t>(Nurhaeda, 2018)</w:t>
      </w:r>
      <w:r w:rsidR="008E07B1">
        <w:rPr>
          <w:rFonts w:ascii="Book Antiqua" w:hAnsi="Book Antiqua"/>
          <w:color w:val="414141"/>
          <w:shd w:val="clear" w:color="auto" w:fill="FFFFFF"/>
        </w:rPr>
        <w:fldChar w:fldCharType="end"/>
      </w:r>
      <w:r w:rsidR="007F4411" w:rsidRPr="001C6B0E">
        <w:rPr>
          <w:rFonts w:ascii="Book Antiqua" w:hAnsi="Book Antiqua"/>
          <w:color w:val="414141"/>
          <w:shd w:val="clear" w:color="auto" w:fill="FFFFFF"/>
        </w:rPr>
        <w:t xml:space="preserve">. The Indonesian Pediatrician Association (IDAI) estimates that 5-10% of children experience developmental delays. This delay can occur because it is influenced by several factors such as environmental factors, parents, nutritional status, and even factors from the use of gadgets themselves </w:t>
      </w:r>
      <w:r w:rsidR="008E07B1">
        <w:rPr>
          <w:rFonts w:ascii="Book Antiqua" w:hAnsi="Book Antiqua"/>
          <w:color w:val="414141"/>
          <w:shd w:val="clear" w:color="auto" w:fill="FFFFFF"/>
        </w:rPr>
        <w:fldChar w:fldCharType="begin" w:fldLock="1"/>
      </w:r>
      <w:r w:rsidR="008E07B1">
        <w:rPr>
          <w:rFonts w:ascii="Book Antiqua" w:hAnsi="Book Antiqua"/>
          <w:color w:val="414141"/>
          <w:shd w:val="clear" w:color="auto" w:fill="FFFFFF"/>
        </w:rPr>
        <w:instrText>ADDIN CSL_CITATION {"citationItems":[{"id":"ITEM-1","itemData":{"DOI":"10.26911/thejmch.2020.05.01.12","abstract":"Background: The use of gadgets in early childhood can affect the mental and physical development of children. The Indonesian Pediatric Association (IDAI) estimates that 5-10% of children experience developmental delays. Children's development is influenced by environmental factors , parents, nutritional status, and the use of gadgets. This study aimed to analyze the effect of gadget use on child development in Melawi, West Kalimantan, using path analysis model. Subjects and Method: This was a cross sectional study conducted in Melawi, West Kalima-ntan, Indonesia, from August to September 2019. A total 200 children aged 3 to 5 years old was selected by fixed exposure sampling. The dependent variable was child development. The independent variables were gadget usage, maternal age, maternal education, maternal employment, family income, number of children, and family type. The data were collected by questionnaire. The data were analyzed by path analysis run on Stata 13. Results: Child development was directly and positively affected by maternal aged ≥20 years old (b= 1.52; 95% CI=-0.29 to 3.35; p= 0.101), high maternal education (b=2.53; 95% CI=1.23 to 3.84; p&lt;0.001), family income ≥Rp 2,288,000 (b= 1.38; 95% CI= 0.01 to 2.77; p= 0.049), and","author":[{"dropping-particle":"","family":"Calorina","given":"Livia","non-dropping-particle":"","parse-names":false,"suffix":""},{"dropping-particle":"","family":"Pawito","given":"","non-dropping-particle":"","parse-names":false,"suffix":""},{"dropping-particle":"","family":"Presetya","given":"Hanung","non-dropping-particle":"","parse-names":false,"suffix":""}],"container-title":"Journal of Maternal and Child Health","id":"ITEM-1","issue":"1","issued":{"date-parts":[["2021"]]},"page":"110-119","title":"The Effect of Gadget Use on Child Development: A Path Analysis Evidence from Melawi, West Kalimantan","type":"article-journal","volume":"5"},"uris":["http://www.mendeley.com/documents/?uuid=177c57b3-8bf1-4d14-a31c-34e8e96c002a"]}],"mendeley":{"formattedCitation":"(Calorina et al., 2021)","plainTextFormattedCitation":"(Calorina et al., 2021)","previouslyFormattedCitation":"(Calorina et al., 2021)"},"properties":{"noteIndex":0},"schema":"https://github.com/citation-style-language/schema/raw/master/csl-citation.json"}</w:instrText>
      </w:r>
      <w:r w:rsidR="008E07B1">
        <w:rPr>
          <w:rFonts w:ascii="Book Antiqua" w:hAnsi="Book Antiqua"/>
          <w:color w:val="414141"/>
          <w:shd w:val="clear" w:color="auto" w:fill="FFFFFF"/>
        </w:rPr>
        <w:fldChar w:fldCharType="separate"/>
      </w:r>
      <w:r w:rsidR="008E07B1" w:rsidRPr="008E07B1">
        <w:rPr>
          <w:rFonts w:ascii="Book Antiqua" w:hAnsi="Book Antiqua"/>
          <w:noProof/>
          <w:color w:val="414141"/>
          <w:shd w:val="clear" w:color="auto" w:fill="FFFFFF"/>
        </w:rPr>
        <w:t>(Calorina et al., 2021)</w:t>
      </w:r>
      <w:r w:rsidR="008E07B1">
        <w:rPr>
          <w:rFonts w:ascii="Book Antiqua" w:hAnsi="Book Antiqua"/>
          <w:color w:val="414141"/>
          <w:shd w:val="clear" w:color="auto" w:fill="FFFFFF"/>
        </w:rPr>
        <w:fldChar w:fldCharType="end"/>
      </w:r>
      <w:r w:rsidR="007F4411" w:rsidRPr="001C6B0E">
        <w:rPr>
          <w:rFonts w:ascii="Book Antiqua" w:hAnsi="Book Antiqua"/>
          <w:color w:val="414141"/>
          <w:shd w:val="clear" w:color="auto" w:fill="FFFFFF"/>
        </w:rPr>
        <w:t>. In addition, the use of gadgets and the internet without restrictions and supervision from parents can also be a threat and a boomerang for children, especially children at an early age because it can cause damage to their character and personality.</w:t>
      </w:r>
    </w:p>
    <w:p w14:paraId="64A6E8CB" w14:textId="3AD7620C" w:rsidR="007F4411" w:rsidRPr="001C6B0E" w:rsidRDefault="00ED2DA8" w:rsidP="00B51B8E">
      <w:pPr>
        <w:spacing w:after="0" w:line="240" w:lineRule="auto"/>
        <w:ind w:firstLine="720"/>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The formation of children's character and personality requires guidance and direction from parents. Parents are the main key in controlling and guiding children because parents are the main educators for children </w:t>
      </w:r>
      <w:r w:rsidR="008E07B1">
        <w:rPr>
          <w:rFonts w:ascii="Book Antiqua" w:hAnsi="Book Antiqua"/>
          <w:color w:val="414141"/>
          <w:shd w:val="clear" w:color="auto" w:fill="FFFFFF"/>
        </w:rPr>
        <w:fldChar w:fldCharType="begin" w:fldLock="1"/>
      </w:r>
      <w:r w:rsidR="008E07B1">
        <w:rPr>
          <w:rFonts w:ascii="Book Antiqua" w:hAnsi="Book Antiqua"/>
          <w:color w:val="414141"/>
          <w:shd w:val="clear" w:color="auto" w:fill="FFFFFF"/>
        </w:rPr>
        <w:instrText>ADDIN CSL_CITATION {"citationItems":[{"id":"ITEM-1","itemData":{"DOI":"10.2991/secret-18.2018.9","abstract":"Gadget is a modern communication which has many advanced functions. This tool is a small electronic device which has a variety of applications that simplify the way people communicate, looking for information, entertainment and do their hoby (game) with high work unit. Gadget gives a great impact on cultural values. Now, everyone around the world already have a gadget. users of this gadget is not only come from among workers but almost all kinds of people, including children and toddlers, who are already using gadget in their daily activities. In daily life, some people use their time on gadgets. Therefore, the gadget also has its own values and benefits for certain people. Some of the for examples are communication, business or gadget also have a negative impact for youth, children, and toddlers; which is addiction to gadget. This paper aim is to explain the role of parents in education their children for the use gadget. Therefore, it is a very important business affairs, looking for information, or just for entertainment. However, to understand the influences of gadget especially for parents, so that children know how to use gadget and parents can limit it's uses. Therfore the children can develop their talent well and become an active, intelligent, and interactive to others.","author":[{"dropping-particle":"","family":"Sihura","given":"Felisitas","non-dropping-particle":"","parse-names":false,"suffix":""}],"container-title":"Advances in Social Science, Education and Humanities Research (ASSEHR)","id":"ITEM-1","issue":"Secret","issued":{"date-parts":[["2018"]]},"page":"55-59","title":"The Role of Parents \"Generation of Z\" to The Early Children in The Using of Gadget","type":"article-journal","volume":"249"},"uris":["http://www.mendeley.com/documents/?uuid=c2e4741b-f82c-45ca-aaca-04965ce22549"]}],"mendeley":{"formattedCitation":"(Sihura, 2018)","plainTextFormattedCitation":"(Sihura, 2018)","previouslyFormattedCitation":"(Sihura, 2018)"},"properties":{"noteIndex":0},"schema":"https://github.com/citation-style-language/schema/raw/master/csl-citation.json"}</w:instrText>
      </w:r>
      <w:r w:rsidR="008E07B1">
        <w:rPr>
          <w:rFonts w:ascii="Book Antiqua" w:hAnsi="Book Antiqua"/>
          <w:color w:val="414141"/>
          <w:shd w:val="clear" w:color="auto" w:fill="FFFFFF"/>
        </w:rPr>
        <w:fldChar w:fldCharType="separate"/>
      </w:r>
      <w:r w:rsidR="008E07B1" w:rsidRPr="008E07B1">
        <w:rPr>
          <w:rFonts w:ascii="Book Antiqua" w:hAnsi="Book Antiqua"/>
          <w:noProof/>
          <w:color w:val="414141"/>
          <w:shd w:val="clear" w:color="auto" w:fill="FFFFFF"/>
        </w:rPr>
        <w:t>(Sihura, 2018)</w:t>
      </w:r>
      <w:r w:rsidR="008E07B1">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Therefore, management of the use of gadgets in today's modern era is urgently needed to reduce the risk of addiction to using gadgets in children </w:t>
      </w:r>
      <w:r w:rsidR="008E07B1">
        <w:rPr>
          <w:rFonts w:ascii="Book Antiqua" w:hAnsi="Book Antiqua"/>
          <w:color w:val="414141"/>
          <w:shd w:val="clear" w:color="auto" w:fill="FFFFFF"/>
        </w:rPr>
        <w:fldChar w:fldCharType="begin" w:fldLock="1"/>
      </w:r>
      <w:r w:rsidR="0090523C">
        <w:rPr>
          <w:rFonts w:ascii="Book Antiqua" w:hAnsi="Book Antiqua"/>
          <w:color w:val="414141"/>
          <w:shd w:val="clear" w:color="auto" w:fill="FFFFFF"/>
        </w:rPr>
        <w:instrText>ADDIN CSL_CITATION {"citationItems":[{"id":"ITEM-1","itemData":{"DOI":"10.47134/ijsl.v1i3.59","ISSN":"2774-8359","abstract":"Using gadgets cannot be avoided in daily life. It becomes more primary for students in higher education since they change to learn online during the covid−19 pandemic period. They should use gadgets focusing on education, but unfortunately, studies had reported that students are addicted to using gadgets to access some entertaining applications. Therefore, it was essential to investigate how the students manage using gadgets and their effects on their achievement. This survey research required the student's responses to a Gadget Scale-Short Version (SAS-SV) Addict item. The researchers collected data using a survey questionnaire on Google Form to determine how using gadgets affects the students' achievement. This research was done from August to December 2020. The results showed that both male and female students were identified as high-risk addicted. Moreover, the gadget addiction had terrible effects on the student's physical and psychological even though it did not significantly impact their academic achievement. However, based on the results, it was hoped that there should be the best management for using gadgets to improve the students’ achievement and prevent the long-term risk of gadget addiction.","author":[{"dropping-particle":"","family":"Barotun Mabaroh","given":"","non-dropping-particle":"","parse-names":false,"suffix":""},{"dropping-particle":"","family":"Sugianti","given":"Lilik","non-dropping-particle":"","parse-names":false,"suffix":""}],"container-title":"International Journal of Social Learning (IJSL)","id":"ITEM-1","issue":"3","issued":{"date-parts":[["2021"]]},"page":"321-332","title":"Gadget Addiction and the Students’ Achievement","type":"article-journal","volume":"1"},"uris":["http://www.mendeley.com/documents/?uuid=ed458c26-95cc-47ac-b0d6-b6012f9f7f34"]}],"mendeley":{"formattedCitation":"(Barotun Mabaroh &amp; Sugianti, 2021)","plainTextFormattedCitation":"(Barotun Mabaroh &amp; Sugianti, 2021)","previouslyFormattedCitation":"(Barotun Mabaroh &amp; Sugianti, 2021)"},"properties":{"noteIndex":0},"schema":"https://github.com/citation-style-language/schema/raw/master/csl-citation.json"}</w:instrText>
      </w:r>
      <w:r w:rsidR="008E07B1">
        <w:rPr>
          <w:rFonts w:ascii="Book Antiqua" w:hAnsi="Book Antiqua"/>
          <w:color w:val="414141"/>
          <w:shd w:val="clear" w:color="auto" w:fill="FFFFFF"/>
        </w:rPr>
        <w:fldChar w:fldCharType="separate"/>
      </w:r>
      <w:r w:rsidR="008E07B1" w:rsidRPr="008E07B1">
        <w:rPr>
          <w:rFonts w:ascii="Book Antiqua" w:hAnsi="Book Antiqua"/>
          <w:noProof/>
          <w:color w:val="414141"/>
          <w:shd w:val="clear" w:color="auto" w:fill="FFFFFF"/>
        </w:rPr>
        <w:t>(Barotun Mabaroh &amp; Sugianti, 2021)</w:t>
      </w:r>
      <w:r w:rsidR="008E07B1">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Information received by children through gadgets must be balanced with good information given to children so that children can filter that information </w:t>
      </w:r>
      <w:r w:rsidR="0090523C">
        <w:rPr>
          <w:rFonts w:ascii="Book Antiqua" w:hAnsi="Book Antiqua"/>
          <w:color w:val="414141"/>
          <w:shd w:val="clear" w:color="auto" w:fill="FFFFFF"/>
        </w:rPr>
        <w:fldChar w:fldCharType="begin" w:fldLock="1"/>
      </w:r>
      <w:r w:rsidR="0090523C">
        <w:rPr>
          <w:rFonts w:ascii="Book Antiqua" w:hAnsi="Book Antiqua"/>
          <w:color w:val="414141"/>
          <w:shd w:val="clear" w:color="auto" w:fill="FFFFFF"/>
        </w:rPr>
        <w:instrText>ADDIN CSL_CITATION {"citationItems":[{"id":"ITEM-1","itemData":{"abstract":"Children have wide access to media in this millennial century. It can be said that most of children are connected to the media, especially the internet. Television is no longer the main medium used by children to get entertainment, but has been replaced by the internet. The overload information that children receive should be accompanied by good information that they can filter. Healthy internet for children is a guide that should be used as a reference for parents in facilitating their children to surf the internet. This is intended so that children can filter information that is really needed for them.","author":[{"dropping-particle":"","family":"Harahap","given":"Machyudin Agung","non-dropping-particle":"","parse-names":false,"suffix":""},{"dropping-particle":"","family":"Adeni","given":"Susri","non-dropping-particle":"","parse-names":false,"suffix":""}],"container-title":"Jurnal Profesional FIS UNIVED","id":"ITEM-1","issue":"1","issued":{"date-parts":[["2021"]]},"page":"1-7","title":"Aksesibilitas Anak Terhadap Media : Internet Sehat Bagi Anak","type":"article-journal","volume":"8"},"uris":["http://www.mendeley.com/documents/?uuid=6c4e2e30-8083-404c-9d2e-ec9200ef928d"]}],"mendeley":{"formattedCitation":"(Harahap &amp; Adeni, 2021)","plainTextFormattedCitation":"(Harahap &amp; Adeni, 2021)","previouslyFormattedCitation":"(Harahap &amp; Adeni, 2021)"},"properties":{"noteIndex":0},"schema":"https://github.com/citation-style-language/schema/raw/master/csl-citation.json"}</w:instrText>
      </w:r>
      <w:r w:rsidR="0090523C">
        <w:rPr>
          <w:rFonts w:ascii="Book Antiqua" w:hAnsi="Book Antiqua"/>
          <w:color w:val="414141"/>
          <w:shd w:val="clear" w:color="auto" w:fill="FFFFFF"/>
        </w:rPr>
        <w:fldChar w:fldCharType="separate"/>
      </w:r>
      <w:r w:rsidR="0090523C" w:rsidRPr="0090523C">
        <w:rPr>
          <w:rFonts w:ascii="Book Antiqua" w:hAnsi="Book Antiqua"/>
          <w:noProof/>
          <w:color w:val="414141"/>
          <w:shd w:val="clear" w:color="auto" w:fill="FFFFFF"/>
        </w:rPr>
        <w:t>(Harahap &amp; Adeni, 2021)</w:t>
      </w:r>
      <w:r w:rsidR="0090523C">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Many major changes can occur and change the order of human life that cannot be avoided due to the use of gadgets </w:t>
      </w:r>
      <w:r w:rsidR="0090523C">
        <w:rPr>
          <w:rFonts w:ascii="Book Antiqua" w:hAnsi="Book Antiqua"/>
          <w:color w:val="414141"/>
          <w:shd w:val="clear" w:color="auto" w:fill="FFFFFF"/>
        </w:rPr>
        <w:fldChar w:fldCharType="begin" w:fldLock="1"/>
      </w:r>
      <w:r w:rsidR="0090523C">
        <w:rPr>
          <w:rFonts w:ascii="Book Antiqua" w:hAnsi="Book Antiqua"/>
          <w:color w:val="414141"/>
          <w:shd w:val="clear" w:color="auto" w:fill="FFFFFF"/>
        </w:rPr>
        <w:instrText>ADDIN CSL_CITATION {"citationItems":[{"id":"ITEM-1","itemData":{"abstract":"Social media tools have become ubiquitous. We can see everyone use them all the time. The advancement of modern technologies tries its best to accommodate the needs from people, especially the younger generation or we can call it with The X Generation. This study deals with The Role of Social Media in the Physics Learning process in the Age of Industrial Revolution 4.0. The study was conducted using a literature review method. The results show that one social media that is Youtube influential in the development of physics learning in the era of the Revolution 4.0 industry. The top four reasons for using social media tools are for social engagement, direct communication, speed of feedback, and relationship building. Based on it, the author suggested some educational implications of some of those tools as a valuable resource for teaching and learning","author":[{"dropping-particle":"","family":"Yuniani","given":"Armelia;","non-dropping-particle":"","parse-names":false,"suffix":""},{"dropping-particle":"","family":"Ardianti;","given":"Dwi Irma","non-dropping-particle":"","parse-names":false,"suffix":""},{"dropping-particle":"","family":"Rahmadani","given":"Wal Asri","non-dropping-particle":"","parse-names":false,"suffix":""}],"container-title":"Jurnal Pendidikan Fisika dan Sains","id":"ITEM-1","issue":"2","issued":{"date-parts":[["2019"]]},"page":"18-23","title":"Era Revolusi Industri 4.0 : Peran Media Sosial Dalam Proses Pembelajaran Fisika di SMA","type":"article-journal","volume":"Vol (2)"},"uris":["http://www.mendeley.com/documents/?uuid=0d38c102-8603-4a2c-b040-1f6b16f96602"]}],"mendeley":{"formattedCitation":"(Yuniani et al., 2019)","plainTextFormattedCitation":"(Yuniani et al., 2019)","previouslyFormattedCitation":"(Yuniani et al., 2019)"},"properties":{"noteIndex":0},"schema":"https://github.com/citation-style-language/schema/raw/master/csl-citation.json"}</w:instrText>
      </w:r>
      <w:r w:rsidR="0090523C">
        <w:rPr>
          <w:rFonts w:ascii="Book Antiqua" w:hAnsi="Book Antiqua"/>
          <w:color w:val="414141"/>
          <w:shd w:val="clear" w:color="auto" w:fill="FFFFFF"/>
        </w:rPr>
        <w:fldChar w:fldCharType="separate"/>
      </w:r>
      <w:r w:rsidR="0090523C" w:rsidRPr="0090523C">
        <w:rPr>
          <w:rFonts w:ascii="Book Antiqua" w:hAnsi="Book Antiqua"/>
          <w:noProof/>
          <w:color w:val="414141"/>
          <w:shd w:val="clear" w:color="auto" w:fill="FFFFFF"/>
        </w:rPr>
        <w:t>(Yuniani et al., 2019)</w:t>
      </w:r>
      <w:r w:rsidR="0090523C">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Excessive use of gadgets can also affect the mindset and behavior patterns of users </w:t>
      </w:r>
      <w:r w:rsidR="0090523C">
        <w:rPr>
          <w:rFonts w:ascii="Book Antiqua" w:hAnsi="Book Antiqua"/>
          <w:color w:val="414141"/>
          <w:shd w:val="clear" w:color="auto" w:fill="FFFFFF"/>
        </w:rPr>
        <w:fldChar w:fldCharType="begin" w:fldLock="1"/>
      </w:r>
      <w:r w:rsidR="00B4730D">
        <w:rPr>
          <w:rFonts w:ascii="Book Antiqua" w:hAnsi="Book Antiqua"/>
          <w:color w:val="414141"/>
          <w:shd w:val="clear" w:color="auto" w:fill="FFFFFF"/>
        </w:rPr>
        <w:instrText>ADDIN CSL_CITATION {"citationItems":[{"id":"ITEM-1","itemData":{"DOI":"10.31004/obsesi.v1i1.26","ISSN":"2356-1327","abstract":"Technological developments increasingly sophisticated and growing. This leads to various influences of human lifestyle both mindset and behavior. One of the technological developments that affect the human mind is the gadget. Gadgets are media used as a means of modern communication. Gadgets not only affect the mindset or behavior of adults, but also affect the behavior of young children. In essence, early childhood tend to be happy with new things that he got through the activity by playing. Playing is fun for the kids, with children's play can explore all the potential. The majority of children in Indonesia spend time playing with gadgets. Surely this affects the development of children, especially in the development of social interaction. Social interactions can be interpreted as relationships that occur within induvidu groups are interconnected both in communication and social action. The purpose of this study to describe the use of gadgets to the ability of social interaction of early childhood. The research method used in this study is literature review is by connecting research with existing literature and fill the gap in previous research. The results obtained in this study is the use of gadgets most children use it to play. From these small things, children who initially love to play with their friends can change with the usual given a gadget as a substitute for playmates.","author":[{"dropping-particle":"","family":"Pebriana","given":"Putri Hana","non-dropping-particle":"","parse-names":false,"suffix":""}],"container-title":"Jurnal Obsesi : Jurnal Pendidikan Anak Usia Dini","id":"ITEM-1","issue":"1","issued":{"date-parts":[["2017"]]},"page":"1","title":"Analisis Penggunaan Gadget terhadap Kemampuan Interaksi Sosial pada Anak Usia Dini","type":"article-journal","volume":"1"},"uris":["http://www.mendeley.com/documents/?uuid=826811ee-1b2b-4898-aaf7-7ca8b2c6082d"]}],"mendeley":{"formattedCitation":"(Pebriana, 2017)","plainTextFormattedCitation":"(Pebriana, 2017)","previouslyFormattedCitation":"(Pebriana, 2017)"},"properties":{"noteIndex":0},"schema":"https://github.com/citation-style-language/schema/raw/master/csl-citation.json"}</w:instrText>
      </w:r>
      <w:r w:rsidR="0090523C">
        <w:rPr>
          <w:rFonts w:ascii="Book Antiqua" w:hAnsi="Book Antiqua"/>
          <w:color w:val="414141"/>
          <w:shd w:val="clear" w:color="auto" w:fill="FFFFFF"/>
        </w:rPr>
        <w:fldChar w:fldCharType="separate"/>
      </w:r>
      <w:r w:rsidR="0090523C" w:rsidRPr="0090523C">
        <w:rPr>
          <w:rFonts w:ascii="Book Antiqua" w:hAnsi="Book Antiqua"/>
          <w:noProof/>
          <w:color w:val="414141"/>
          <w:shd w:val="clear" w:color="auto" w:fill="FFFFFF"/>
        </w:rPr>
        <w:t>(Pebriana, 2017)</w:t>
      </w:r>
      <w:r w:rsidR="0090523C">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In addition, children who are addicted to their gadgets can cause mental problems </w:t>
      </w:r>
      <w:r w:rsidR="00B4730D">
        <w:rPr>
          <w:rFonts w:ascii="Book Antiqua" w:hAnsi="Book Antiqua"/>
          <w:color w:val="414141"/>
          <w:shd w:val="clear" w:color="auto" w:fill="FFFFFF"/>
        </w:rPr>
        <w:fldChar w:fldCharType="begin" w:fldLock="1"/>
      </w:r>
      <w:r w:rsidR="00B4730D">
        <w:rPr>
          <w:rFonts w:ascii="Book Antiqua" w:hAnsi="Book Antiqua"/>
          <w:color w:val="414141"/>
          <w:shd w:val="clear" w:color="auto" w:fill="FFFFFF"/>
        </w:rPr>
        <w:instrText>ADDIN CSL_CITATION {"citationItems":[{"id":"ITEM-1","itemData":{"DOI":"10.7763/IJSSH.2014.V4.336","author":[{"dropping-particle":"","family":"Park","given":"Cheol","non-dropping-particle":"","parse-names":false,"suffix":""},{"dropping-particle":"","family":"Park","given":"Ye Rang","non-dropping-particle":"","parse-names":false,"suffix":""}],"container-title":"International Journal of Social Science and Humanity","id":"ITEM-1","issue":"January 2014","issued":{"date-parts":[["2014"]]},"page":"2","title":"The Conceptual Model on Smart Phone Addiction among Early Childhood The Conceptual Model on Smart Phone Addiction among Early Childhood","type":"article-journal","volume":"4"},"uris":["http://www.mendeley.com/documents/?uuid=9ece55ca-0d82-44e1-8b03-84c1829d43f2"]}],"mendeley":{"formattedCitation":"(Park &amp; Park, 2014)","plainTextFormattedCitation":"(Park &amp; Park, 2014)","previouslyFormattedCitation":"(Park &amp; Park, 2014)"},"properties":{"noteIndex":0},"schema":"https://github.com/citation-style-language/schema/raw/master/csl-citation.json"}</w:instrText>
      </w:r>
      <w:r w:rsidR="00B4730D">
        <w:rPr>
          <w:rFonts w:ascii="Book Antiqua" w:hAnsi="Book Antiqua"/>
          <w:color w:val="414141"/>
          <w:shd w:val="clear" w:color="auto" w:fill="FFFFFF"/>
        </w:rPr>
        <w:fldChar w:fldCharType="separate"/>
      </w:r>
      <w:r w:rsidR="00B4730D" w:rsidRPr="00B4730D">
        <w:rPr>
          <w:rFonts w:ascii="Book Antiqua" w:hAnsi="Book Antiqua"/>
          <w:noProof/>
          <w:color w:val="414141"/>
          <w:shd w:val="clear" w:color="auto" w:fill="FFFFFF"/>
        </w:rPr>
        <w:t>(Park &amp; Park, 2014)</w:t>
      </w:r>
      <w:r w:rsidR="00B4730D">
        <w:rPr>
          <w:rFonts w:ascii="Book Antiqua" w:hAnsi="Book Antiqua"/>
          <w:color w:val="414141"/>
          <w:shd w:val="clear" w:color="auto" w:fill="FFFFFF"/>
        </w:rPr>
        <w:fldChar w:fldCharType="end"/>
      </w:r>
      <w:r w:rsidRPr="001C6B0E">
        <w:rPr>
          <w:rFonts w:ascii="Book Antiqua" w:hAnsi="Book Antiqua"/>
          <w:color w:val="414141"/>
          <w:shd w:val="clear" w:color="auto" w:fill="FFFFFF"/>
        </w:rPr>
        <w:t>. The use of technology in the form of this gadget has a very broad impact, especially if it has reached the stage of addiction that can threaten the quality of life of the next child.</w:t>
      </w:r>
    </w:p>
    <w:p w14:paraId="4AA0C227" w14:textId="53052D8D" w:rsidR="00285792" w:rsidRPr="001C6B0E" w:rsidRDefault="00285792" w:rsidP="00B51B8E">
      <w:pPr>
        <w:spacing w:after="0" w:line="240" w:lineRule="auto"/>
        <w:ind w:firstLine="720"/>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The positive impact of using gadgets in early childhood is that it can serve as a medium of stimulation that can optimize aspects of child development such as increasing children's vocabulary through videos or games that can be easily accessed through software features on the gadget </w:t>
      </w:r>
      <w:r w:rsidR="00B4730D">
        <w:rPr>
          <w:rFonts w:ascii="Book Antiqua" w:hAnsi="Book Antiqua"/>
          <w:color w:val="414141"/>
          <w:shd w:val="clear" w:color="auto" w:fill="FFFFFF"/>
        </w:rPr>
        <w:fldChar w:fldCharType="begin" w:fldLock="1"/>
      </w:r>
      <w:r w:rsidR="00B4730D">
        <w:rPr>
          <w:rFonts w:ascii="Book Antiqua" w:hAnsi="Book Antiqua"/>
          <w:color w:val="414141"/>
          <w:shd w:val="clear" w:color="auto" w:fill="FFFFFF"/>
        </w:rPr>
        <w:instrText>ADDIN CSL_CITATION {"citationItems":[{"id":"ITEM-1","itemData":{"DOI":"10.19166/pji.v14i1.639","ISSN":"2549-1466","abstract":"Technological advances have a significant influence on people's lives including within families. It is undeniable that the current technological advances mainly based on internet services have had both positive and negative impacts on the growth of children in the family. Children born after the 1980’s are a living generation who grew up with information technology and diverse online social applications. Electronic gadgets such as smartphones, laptops, computers, tablets, and so forth have made it easy for children to access the Internet almost anywhere and anytime. Parents play an important role in the development of early childhood communication, especially for children under the age of five. One of the efforts of parents in providing education for children in the family in the digital era is by providing assistance in the use of technology for children. Through mentoring, parents can supervise children and direct positive content for children to use technological advancements appropriately in accordance with the child's growth and development. BAHASA INDONESIA ABSTRAK: Kemajuan teknologi memberikan pengaruh signifikan terhadap kehidupan masyarakat termasuk dalam ruang lingkup keluarga. Tidak bisa dipungkiri bahwa kemajuan teknologi saat ini terutama berbasis layanan internet memberikan dampak positif dan juga dampak negatif bagi tumbuh kembang anak dalam keluarga. Anak-anak yang lahir setelah era tahun 1980-an merupakan generasi yang hidup di tengah majunya teknologi informasi dan beragam aplikasi sosial dimulai secara daring (online). Melalui gadget seperti smartphone, laptop, komputer, tablet, dan lain sebagainya memberikan kemudahan bagi anak untuk mengakses jaringan internet di mana pun dan kapan pun. Orang tua berperan penting dalam perkembangan komunikasi anak usia dini, khususnya anak di bawah usia lima tahun. Salah satu upaya orang tua dalam memberikan pendidikan bagi anak dalam keluarga di era digital seperti sekarang adalah dengan memberikan pendampingan dalam penggunaan teknologi bagi anak. Melalui pendampingan tersebut, orang tua dapat mengawasi anak dan mengarahkan konten-konten positif bagi anak untuk menggunakan kemajuan teknologi secara tepat sesuai dengan masa tumbuh kembang anak.","author":[{"dropping-particle":"","family":"Alia","given":"Tesa","non-dropping-particle":"","parse-names":false,"suffix":""},{"dropping-particle":"","family":"Irwansyah","given":"Irwansyah","non-dropping-particle":"","parse-names":false,"suffix":""}],"container-title":"Polyglot: Jurnal Ilmiah","id":"ITEM-1","issue":"1","issued":{"date-parts":[["2018","1"]]},"page":"65","title":"Pendampingan Orang Tua pada Anak Usia Dini dalam Penggunaan Teknologi Digital [Parent Mentoring of Young Children in the Use of Digital Technology]","type":"article-journal","volume":"14"},"uris":["http://www.mendeley.com/documents/?uuid=8ab2c662-18eb-4e1a-8ff0-536814a82118"]}],"mendeley":{"formattedCitation":"(Alia &amp; Irwansyah, 2018)","plainTextFormattedCitation":"(Alia &amp; Irwansyah, 2018)","previouslyFormattedCitation":"(Alia &amp; Irwansyah, 2018)"},"properties":{"noteIndex":0},"schema":"https://github.com/citation-style-language/schema/raw/master/csl-citation.json"}</w:instrText>
      </w:r>
      <w:r w:rsidR="00B4730D">
        <w:rPr>
          <w:rFonts w:ascii="Book Antiqua" w:hAnsi="Book Antiqua"/>
          <w:color w:val="414141"/>
          <w:shd w:val="clear" w:color="auto" w:fill="FFFFFF"/>
        </w:rPr>
        <w:fldChar w:fldCharType="separate"/>
      </w:r>
      <w:r w:rsidR="00B4730D" w:rsidRPr="00B4730D">
        <w:rPr>
          <w:rFonts w:ascii="Book Antiqua" w:hAnsi="Book Antiqua"/>
          <w:noProof/>
          <w:color w:val="414141"/>
          <w:shd w:val="clear" w:color="auto" w:fill="FFFFFF"/>
        </w:rPr>
        <w:t>(Alia &amp; Irwansyah, 2018)</w:t>
      </w:r>
      <w:r w:rsidR="00B4730D">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In addition to the positive impacts, negative impacts dominate children's lives, especially in early childhood if the use of gadgets is not limited. The negative impact that can arise from excessive use of gadgets and the internet in children is that it can pose a risk of addiction that can affect the child's further development. Children who have experienced addiction to this technology can have an impact on their metal development such as social and emotional </w:t>
      </w:r>
      <w:r w:rsidR="00B4730D">
        <w:rPr>
          <w:rFonts w:ascii="Book Antiqua" w:hAnsi="Book Antiqua"/>
          <w:color w:val="414141"/>
          <w:shd w:val="clear" w:color="auto" w:fill="FFFFFF"/>
        </w:rPr>
        <w:fldChar w:fldCharType="begin" w:fldLock="1"/>
      </w:r>
      <w:r w:rsidR="00B4730D">
        <w:rPr>
          <w:rFonts w:ascii="Book Antiqua" w:hAnsi="Book Antiqua"/>
          <w:color w:val="414141"/>
          <w:shd w:val="clear" w:color="auto" w:fill="FFFFFF"/>
        </w:rPr>
        <w:instrText>ADDIN CSL_CITATION {"citationItems":[{"id":"ITEM-1","itemData":{"author":[{"dropping-particle":"","family":"Yuniarni","given":"Desni","non-dropping-particle":"","parse-names":false,"suffix":""}],"container-title":"Journal of Education, Teaching, and Learning","id":"ITEM-1","issue":"2","issued":{"date-parts":[["2019"]]},"page":"350-353","title":"The Teacher's Perception to the Impact of Playing Gadget for Early Childhood's Mental Health","type":"article-journal","volume":"4"},"uris":["http://www.mendeley.com/documents/?uuid=30960be0-ba6a-478c-bf1f-343d4c2d5df1"]}],"mendeley":{"formattedCitation":"(Yuniarni, 2019)","plainTextFormattedCitation":"(Yuniarni, 2019)","previouslyFormattedCitation":"(Yuniarni, 2019)"},"properties":{"noteIndex":0},"schema":"https://github.com/citation-style-language/schema/raw/master/csl-citation.json"}</w:instrText>
      </w:r>
      <w:r w:rsidR="00B4730D">
        <w:rPr>
          <w:rFonts w:ascii="Book Antiqua" w:hAnsi="Book Antiqua"/>
          <w:color w:val="414141"/>
          <w:shd w:val="clear" w:color="auto" w:fill="FFFFFF"/>
        </w:rPr>
        <w:fldChar w:fldCharType="separate"/>
      </w:r>
      <w:r w:rsidR="00B4730D" w:rsidRPr="00B4730D">
        <w:rPr>
          <w:rFonts w:ascii="Book Antiqua" w:hAnsi="Book Antiqua"/>
          <w:noProof/>
          <w:color w:val="414141"/>
          <w:shd w:val="clear" w:color="auto" w:fill="FFFFFF"/>
        </w:rPr>
        <w:t>(Yuniarni, 2019)</w:t>
      </w:r>
      <w:r w:rsidR="00B4730D">
        <w:rPr>
          <w:rFonts w:ascii="Book Antiqua" w:hAnsi="Book Antiqua"/>
          <w:color w:val="414141"/>
          <w:shd w:val="clear" w:color="auto" w:fill="FFFFFF"/>
        </w:rPr>
        <w:fldChar w:fldCharType="end"/>
      </w:r>
      <w:r w:rsidRPr="001C6B0E">
        <w:rPr>
          <w:rFonts w:ascii="Book Antiqua" w:hAnsi="Book Antiqua"/>
          <w:color w:val="414141"/>
          <w:shd w:val="clear" w:color="auto" w:fill="FFFFFF"/>
        </w:rPr>
        <w:t>.</w:t>
      </w:r>
    </w:p>
    <w:p w14:paraId="7C8547A2" w14:textId="73D3DD22" w:rsidR="00285792" w:rsidRPr="001C6B0E" w:rsidRDefault="0068342B" w:rsidP="00B51B8E">
      <w:pPr>
        <w:spacing w:after="0" w:line="240" w:lineRule="auto"/>
        <w:ind w:firstLine="720"/>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In addition, the negative impact of using gadgets is the lack of interaction, low ability to socialize with the environment, having a sense of dependence, decreased health such as dry eyes due to radiation </w:t>
      </w:r>
      <w:r w:rsidR="00B4730D">
        <w:rPr>
          <w:rFonts w:ascii="Book Antiqua" w:hAnsi="Book Antiqua"/>
          <w:color w:val="414141"/>
          <w:shd w:val="clear" w:color="auto" w:fill="FFFFFF"/>
        </w:rPr>
        <w:fldChar w:fldCharType="begin" w:fldLock="1"/>
      </w:r>
      <w:r w:rsidR="00B4730D">
        <w:rPr>
          <w:rFonts w:ascii="Book Antiqua" w:hAnsi="Book Antiqua"/>
          <w:color w:val="414141"/>
          <w:shd w:val="clear" w:color="auto" w:fill="FFFFFF"/>
        </w:rPr>
        <w:instrText>ADDIN CSL_CITATION {"citationItems":[{"id":"ITEM-1","itemData":{"author":[{"dropping-particle":"","family":"Itsna","given":"Nur Mutmainnatul","non-dropping-particle":"","parse-names":false,"suffix":""},{"dropping-particle":"","family":"Rofi'ah","given":"Risatur","non-dropping-particle":"","parse-names":false,"suffix":""}],"container-title":"Ummu Qura: Jurnal Institut Pesantren Sunan Drajat (INSUD) Lamongan","id":"ITEM-1","issue":"01","issued":{"date-parts":[["2021"]]},"page":"60-70","title":"Dampak Penggunaan Gadget pada Interaksi Sosial Anak Usia Dini","type":"article-journal","volume":"16"},"uris":["http://www.mendeley.com/documents/?uuid=046c36a6-78e3-4ca2-b0f0-fbe3819ef460"]}],"mendeley":{"formattedCitation":"(Itsna &amp; Rofi’ah, 2021)","plainTextFormattedCitation":"(Itsna &amp; Rofi’ah, 2021)","previouslyFormattedCitation":"(Itsna &amp; Rofi’ah, 2021)"},"properties":{"noteIndex":0},"schema":"https://github.com/citation-style-language/schema/raw/master/csl-citation.json"}</w:instrText>
      </w:r>
      <w:r w:rsidR="00B4730D">
        <w:rPr>
          <w:rFonts w:ascii="Book Antiqua" w:hAnsi="Book Antiqua"/>
          <w:color w:val="414141"/>
          <w:shd w:val="clear" w:color="auto" w:fill="FFFFFF"/>
        </w:rPr>
        <w:fldChar w:fldCharType="separate"/>
      </w:r>
      <w:r w:rsidR="00B4730D" w:rsidRPr="00B4730D">
        <w:rPr>
          <w:rFonts w:ascii="Book Antiqua" w:hAnsi="Book Antiqua"/>
          <w:noProof/>
          <w:color w:val="414141"/>
          <w:shd w:val="clear" w:color="auto" w:fill="FFFFFF"/>
        </w:rPr>
        <w:t>(Itsna &amp; Rofi’ah, 2021)</w:t>
      </w:r>
      <w:r w:rsidR="00B4730D">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w:t>
      </w:r>
      <w:r w:rsidR="00B4730D">
        <w:rPr>
          <w:rFonts w:ascii="Book Antiqua" w:hAnsi="Book Antiqua"/>
          <w:color w:val="414141"/>
          <w:shd w:val="clear" w:color="auto" w:fill="FFFFFF"/>
        </w:rPr>
        <w:fldChar w:fldCharType="begin" w:fldLock="1"/>
      </w:r>
      <w:r w:rsidR="00BA3506">
        <w:rPr>
          <w:rFonts w:ascii="Book Antiqua" w:hAnsi="Book Antiqua"/>
          <w:color w:val="414141"/>
          <w:shd w:val="clear" w:color="auto" w:fill="FFFFFF"/>
        </w:rPr>
        <w:instrText>ADDIN CSL_CITATION {"citationItems":[{"id":"ITEM-1","itemData":{"DOI":"10.24903/jw.v4i2.679","author":[{"dropping-particle":"","family":"Laily","given":"Intan Nur","non-dropping-particle":"","parse-names":false,"suffix":""},{"dropping-particle":"","family":"Chandra","given":"Ratnasari Dwi Ade","non-dropping-particle":"","parse-names":false,"suffix":""}],"container-title":"Jurnal Warna: Jurnal Pendidikan dan Pembelajaran Anak Usia Dini","id":"ITEM-1","issue":"01","issued":{"date-parts":[["2021"]]},"page":"27-44","title":"Kajian Wacana Dampak Penggunaan Gadget (Gawai) terhadap Kemampuan Sosial Emosional Pada Anak Usia Dini","type":"article-journal","volume":"06"},"uris":["http://www.mendeley.com/documents/?uuid=6da7af7d-4740-49fe-aa0b-76e89b3ad334"]}],"mendeley":{"formattedCitation":"(Laily &amp; Chandra, 2021)","manualFormatting":"Laily &amp; Chandra (2021)","plainTextFormattedCitation":"(Laily &amp; Chandra, 2021)","previouslyFormattedCitation":"(Laily &amp; Chandra, 2021)"},"properties":{"noteIndex":0},"schema":"https://github.com/citation-style-language/schema/raw/master/csl-citation.json"}</w:instrText>
      </w:r>
      <w:r w:rsidR="00B4730D">
        <w:rPr>
          <w:rFonts w:ascii="Book Antiqua" w:hAnsi="Book Antiqua"/>
          <w:color w:val="414141"/>
          <w:shd w:val="clear" w:color="auto" w:fill="FFFFFF"/>
        </w:rPr>
        <w:fldChar w:fldCharType="separate"/>
      </w:r>
      <w:r w:rsidR="00B4730D" w:rsidRPr="00B4730D">
        <w:rPr>
          <w:rFonts w:ascii="Book Antiqua" w:hAnsi="Book Antiqua"/>
          <w:noProof/>
          <w:color w:val="414141"/>
          <w:shd w:val="clear" w:color="auto" w:fill="FFFFFF"/>
        </w:rPr>
        <w:t>Laily &amp; Chandra</w:t>
      </w:r>
      <w:r w:rsidR="00B4730D">
        <w:rPr>
          <w:rFonts w:ascii="Book Antiqua" w:hAnsi="Book Antiqua"/>
          <w:noProof/>
          <w:color w:val="414141"/>
          <w:shd w:val="clear" w:color="auto" w:fill="FFFFFF"/>
          <w:lang w:val="en-GB"/>
        </w:rPr>
        <w:t xml:space="preserve"> (</w:t>
      </w:r>
      <w:r w:rsidR="00B4730D" w:rsidRPr="00B4730D">
        <w:rPr>
          <w:rFonts w:ascii="Book Antiqua" w:hAnsi="Book Antiqua"/>
          <w:noProof/>
          <w:color w:val="414141"/>
          <w:shd w:val="clear" w:color="auto" w:fill="FFFFFF"/>
        </w:rPr>
        <w:t>2021)</w:t>
      </w:r>
      <w:r w:rsidR="00B4730D">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also stated that children who are addicted to the internet tend to play alone, are less sensitive to the environment and become individualized individuals. Another problem when children are addicted to gadgets is the disruption of the child's speaking ability </w:t>
      </w:r>
      <w:r w:rsidR="00BA3506">
        <w:rPr>
          <w:rFonts w:ascii="Book Antiqua" w:hAnsi="Book Antiqua"/>
          <w:color w:val="414141"/>
          <w:shd w:val="clear" w:color="auto" w:fill="FFFFFF"/>
        </w:rPr>
        <w:fldChar w:fldCharType="begin" w:fldLock="1"/>
      </w:r>
      <w:r w:rsidR="00BA3506">
        <w:rPr>
          <w:rFonts w:ascii="Book Antiqua" w:hAnsi="Book Antiqua"/>
          <w:color w:val="414141"/>
          <w:shd w:val="clear" w:color="auto" w:fill="FFFFFF"/>
        </w:rPr>
        <w:instrText>ADDIN CSL_CITATION {"citationItems":[{"id":"ITEM-1","itemData":{"DOI":"10.2991/icsie-18.2019.40","abstract":"The advanced technology makes information very accessible. The evolution of technology has revolutionized society including early childhood, but it is slowly destroying the ancient pattern itself. Indonesian children in the millennium generation are no longer familiar with traditional games because of the easy access of various games in the gadget. When using gadgets, children become less involved in interacting and communicating. Checking the current lifestyle is worrying. Children today have been adopted by the culture of technology dependence irrespective of the monitoring process by parents. The purpose of this research is to analyze the effect of gadget usage on speaking ability of children aged 3-6 years. This research was conducted at TK Al-Hikmah Jember. The results of this research indicate that there is a significant influence between the gadgets usage with the speaking ability of children aged 3-6 years. Keywords-gadget usage, speaking ability, 3-6 years old.","author":[{"dropping-particle":"","family":"Nasikhah","given":"Ikha Durrotun","non-dropping-particle":"","parse-names":false,"suffix":""},{"dropping-particle":"","family":"Purwanta","given":"Edi","non-dropping-particle":"","parse-names":false,"suffix":""}],"container-title":"Atlantis Press: Advances in Social Science, Education and Humanities Research","id":"ITEM-1","issue":"Icsie 2018","issued":{"date-parts":[["2019"]]},"page":"216-219","title":"The Effect of Gadget Usage on Speaking Ability of 3-6 Year Olds","type":"article-journal","volume":"296"},"uris":["http://www.mendeley.com/documents/?uuid=e7bd1421-a2ba-4e9e-9d23-67fb8d6404ac"]}],"mendeley":{"formattedCitation":"(Nasikhah &amp; Purwanta, 2019)","plainTextFormattedCitation":"(Nasikhah &amp; Purwanta, 2019)","previouslyFormattedCitation":"(Nasikhah &amp; Purwanta, 2019)"},"properties":{"noteIndex":0},"schema":"https://github.com/citation-style-language/schema/raw/master/csl-citation.json"}</w:instrText>
      </w:r>
      <w:r w:rsidR="00BA3506">
        <w:rPr>
          <w:rFonts w:ascii="Book Antiqua" w:hAnsi="Book Antiqua"/>
          <w:color w:val="414141"/>
          <w:shd w:val="clear" w:color="auto" w:fill="FFFFFF"/>
        </w:rPr>
        <w:fldChar w:fldCharType="separate"/>
      </w:r>
      <w:r w:rsidR="00BA3506" w:rsidRPr="00BA3506">
        <w:rPr>
          <w:rFonts w:ascii="Book Antiqua" w:hAnsi="Book Antiqua"/>
          <w:noProof/>
          <w:color w:val="414141"/>
          <w:shd w:val="clear" w:color="auto" w:fill="FFFFFF"/>
        </w:rPr>
        <w:t>(Nasikhah &amp; Purwanta, 2019)</w:t>
      </w:r>
      <w:r w:rsidR="00BA3506">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So it can be concluded that children who are addicted to gadgets will have an impact on social relationships and emotional and mental feelings, children tend to be individual individuals, are not good at socializing with their surroundings, have problems with children's speaking skills and prefer to play with gadgets than playing with friends. </w:t>
      </w:r>
    </w:p>
    <w:p w14:paraId="01ADB09F" w14:textId="386FF276" w:rsidR="00015B3B" w:rsidRPr="005F7CA7" w:rsidRDefault="00D62F6D" w:rsidP="00015B3B">
      <w:pPr>
        <w:spacing w:after="0" w:line="240" w:lineRule="auto"/>
        <w:ind w:firstLine="720"/>
        <w:jc w:val="both"/>
        <w:rPr>
          <w:rFonts w:ascii="Book Antiqua" w:hAnsi="Book Antiqua"/>
          <w:color w:val="414141"/>
          <w:shd w:val="clear" w:color="auto" w:fill="FFFFFF"/>
          <w:lang w:val="en-GB"/>
        </w:rPr>
      </w:pPr>
      <w:r w:rsidRPr="001C6B0E">
        <w:rPr>
          <w:rFonts w:ascii="Book Antiqua" w:hAnsi="Book Antiqua"/>
          <w:color w:val="414141"/>
          <w:shd w:val="clear" w:color="auto" w:fill="FFFFFF"/>
        </w:rPr>
        <w:lastRenderedPageBreak/>
        <w:t xml:space="preserve">Therefore, to minimize these problems, guidance and direction from parents and appropriate parenting patterns are needed so that children avoid the influence of gadgets and the internet. This is also conveyed in the research of </w:t>
      </w:r>
      <w:r w:rsidR="00BA3506">
        <w:rPr>
          <w:rFonts w:ascii="Book Antiqua" w:hAnsi="Book Antiqua"/>
          <w:color w:val="414141"/>
          <w:shd w:val="clear" w:color="auto" w:fill="FFFFFF"/>
        </w:rPr>
        <w:fldChar w:fldCharType="begin" w:fldLock="1"/>
      </w:r>
      <w:r w:rsidR="005F7CA7">
        <w:rPr>
          <w:rFonts w:ascii="Book Antiqua" w:hAnsi="Book Antiqua"/>
          <w:color w:val="414141"/>
          <w:shd w:val="clear" w:color="auto" w:fill="FFFFFF"/>
        </w:rPr>
        <w:instrText>ADDIN CSL_CITATION {"citationItems":[{"id":"ITEM-1","itemData":{"DOI":"10.2991/assehr.k.211223.194","author":[{"dropping-particle":"","family":"Cahyani","given":"Arini","non-dropping-particle":"","parse-names":false,"suffix":""},{"dropping-particle":"","family":"Atmaja","given":"Ketut","non-dropping-particle":"","parse-names":false,"suffix":""},{"dropping-particle":"","family":"Widodo","given":"","non-dropping-particle":"","parse-names":false,"suffix":""}],"container-title":"Proceedings of the International Joint Conference on Arts and Humanities 2021 (IJCAH 2021)","id":"ITEM-1","issue":"Ijcah","issued":{"date-parts":[["2022"]]},"page":"1105-1116","title":"The Role of Parents in Monitoring the Negative Impacts of Gadget Usage for Early Childhood during Covid-19 Pandemic Era","type":"article-journal","volume":"618"},"uris":["http://www.mendeley.com/documents/?uuid=f80c62ef-84be-4e19-8081-e28f0dd6af6a"]}],"mendeley":{"formattedCitation":"(Cahyani et al., 2022)","manualFormatting":"Cahyani et al (2022)","plainTextFormattedCitation":"(Cahyani et al., 2022)","previouslyFormattedCitation":"(Cahyani et al., 2022)"},"properties":{"noteIndex":0},"schema":"https://github.com/citation-style-language/schema/raw/master/csl-citation.json"}</w:instrText>
      </w:r>
      <w:r w:rsidR="00BA3506">
        <w:rPr>
          <w:rFonts w:ascii="Book Antiqua" w:hAnsi="Book Antiqua"/>
          <w:color w:val="414141"/>
          <w:shd w:val="clear" w:color="auto" w:fill="FFFFFF"/>
        </w:rPr>
        <w:fldChar w:fldCharType="separate"/>
      </w:r>
      <w:r w:rsidR="00BA3506" w:rsidRPr="00BA3506">
        <w:rPr>
          <w:rFonts w:ascii="Book Antiqua" w:hAnsi="Book Antiqua"/>
          <w:noProof/>
          <w:color w:val="414141"/>
          <w:shd w:val="clear" w:color="auto" w:fill="FFFFFF"/>
        </w:rPr>
        <w:t>Cahyani et al</w:t>
      </w:r>
      <w:r w:rsidR="005F7CA7">
        <w:rPr>
          <w:rFonts w:ascii="Book Antiqua" w:hAnsi="Book Antiqua"/>
          <w:noProof/>
          <w:color w:val="414141"/>
          <w:shd w:val="clear" w:color="auto" w:fill="FFFFFF"/>
          <w:lang w:val="en-GB"/>
        </w:rPr>
        <w:t xml:space="preserve"> (</w:t>
      </w:r>
      <w:r w:rsidR="00BA3506" w:rsidRPr="00BA3506">
        <w:rPr>
          <w:rFonts w:ascii="Book Antiqua" w:hAnsi="Book Antiqua"/>
          <w:noProof/>
          <w:color w:val="414141"/>
          <w:shd w:val="clear" w:color="auto" w:fill="FFFFFF"/>
        </w:rPr>
        <w:t>2022)</w:t>
      </w:r>
      <w:r w:rsidR="00BA3506">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that parental assistance in the use of gadgets from an early age in childhood is very important and needed to avoid negative impacts that can occur. The maximum role of parents is needed in mentoring, education and supervision in addressing the problem of using gadgets in children so that they are not misused and become addicted </w:t>
      </w:r>
      <w:r w:rsidR="005F7CA7">
        <w:rPr>
          <w:rFonts w:ascii="Book Antiqua" w:hAnsi="Book Antiqua"/>
          <w:color w:val="414141"/>
          <w:shd w:val="clear" w:color="auto" w:fill="FFFFFF"/>
        </w:rPr>
        <w:fldChar w:fldCharType="begin" w:fldLock="1"/>
      </w:r>
      <w:r w:rsidR="003F3161">
        <w:rPr>
          <w:rFonts w:ascii="Book Antiqua" w:hAnsi="Book Antiqua"/>
          <w:color w:val="414141"/>
          <w:shd w:val="clear" w:color="auto" w:fill="FFFFFF"/>
        </w:rPr>
        <w:instrText>ADDIN CSL_CITATION {"citationItems":[{"id":"ITEM-1","itemData":{"DOI":"10.31004/obsesi.v6i1.1170","abstract":"Pandemi COVID-19 menghadirkan tantangan bagi pelaksanaan pembelajaran PAUD sehingga orang tua berperan penting dalam pemanfaatan teknologi digital. Tujuan penelitian ini yaitu untuk mengetahui pengaruh pemanfaatan teknologi digital terhadap peran orang tua pada anak usia dini. Penelitian ini menggunakan pendekatan kuantitatif dengan metode survei. Jumlah sampel sebanyak 277 responden (Orang tua). Penelitian ini dilaksanakan di Provinsi Banten, Indonesia. Angket digunakan untuk mengumpulkan data penelitian yang disusun berdasarkan skala Likert. Angket divalidasi oleh tiga ahli dengan tiga cara, yakni validitas isi, konstruk, dan empiris. Analisis data melalui penggunaan SEM (Structural Equation Model) dengan software SmartPLS versi 3.0. Temuan penelitian menunjukkan bahwa terdapat pengaruh teknologi digital terhadap peran orang tua dalam memanfaatkan gadget secara signifikan. Hasil penelitian ini dapat dijadikan petunjuk bagi orang tua dalam memanfaatkan teknologi sehingga orang tua dapat memaksimalkan perannya dengan segala perkembangan yang terjadi.","author":[{"dropping-particle":"","family":"Asmawati","given":"Luluk","non-dropping-particle":"","parse-names":false,"suffix":""}],"container-title":"Jurnal Obsesi : Jurnal Pendidikan Anak Usia Dini","id":"ITEM-1","issue":"1","issued":{"date-parts":[["2021"]]},"page":"82-96","title":"Peran Orang Tua dalam Pemanfaatan Teknologi Digital pada Anak Usia Dini","type":"article-journal","volume":"6"},"uris":["http://www.mendeley.com/documents/?uuid=23977336-fcfa-4a88-8560-d59796f29778"]}],"mendeley":{"formattedCitation":"(Asmawati, 2021)","plainTextFormattedCitation":"(Asmawati, 2021)","previouslyFormattedCitation":"(Asmawati, 2021)"},"properties":{"noteIndex":0},"schema":"https://github.com/citation-style-language/schema/raw/master/csl-citation.json"}</w:instrText>
      </w:r>
      <w:r w:rsidR="005F7CA7">
        <w:rPr>
          <w:rFonts w:ascii="Book Antiqua" w:hAnsi="Book Antiqua"/>
          <w:color w:val="414141"/>
          <w:shd w:val="clear" w:color="auto" w:fill="FFFFFF"/>
        </w:rPr>
        <w:fldChar w:fldCharType="separate"/>
      </w:r>
      <w:r w:rsidR="005F7CA7" w:rsidRPr="005F7CA7">
        <w:rPr>
          <w:rFonts w:ascii="Book Antiqua" w:hAnsi="Book Antiqua"/>
          <w:noProof/>
          <w:color w:val="414141"/>
          <w:shd w:val="clear" w:color="auto" w:fill="FFFFFF"/>
        </w:rPr>
        <w:t>(Asmawati, 2021)</w:t>
      </w:r>
      <w:r w:rsidR="005F7CA7">
        <w:rPr>
          <w:rFonts w:ascii="Book Antiqua" w:hAnsi="Book Antiqua"/>
          <w:color w:val="414141"/>
          <w:shd w:val="clear" w:color="auto" w:fill="FFFFFF"/>
        </w:rPr>
        <w:fldChar w:fldCharType="end"/>
      </w:r>
      <w:r w:rsidR="005F7CA7">
        <w:rPr>
          <w:rFonts w:ascii="Book Antiqua" w:hAnsi="Book Antiqua"/>
          <w:color w:val="414141"/>
          <w:shd w:val="clear" w:color="auto" w:fill="FFFFFF"/>
          <w:lang w:val="en-GB"/>
        </w:rPr>
        <w:t>.</w:t>
      </w:r>
    </w:p>
    <w:p w14:paraId="0A4B09E7" w14:textId="15C87DA3" w:rsidR="00AE7983" w:rsidRPr="00E56BC4" w:rsidRDefault="001264ED" w:rsidP="00AE7983">
      <w:pPr>
        <w:spacing w:after="0" w:line="240" w:lineRule="auto"/>
        <w:ind w:firstLine="720"/>
        <w:jc w:val="both"/>
        <w:rPr>
          <w:rFonts w:ascii="Book Antiqua" w:hAnsi="Book Antiqua"/>
          <w:color w:val="414141"/>
          <w:shd w:val="clear" w:color="auto" w:fill="FFFFFF"/>
          <w:lang w:val="en-GB"/>
        </w:rPr>
      </w:pPr>
      <w:r w:rsidRPr="001C6B0E">
        <w:rPr>
          <w:rFonts w:ascii="Book Antiqua" w:hAnsi="Book Antiqua"/>
          <w:color w:val="414141"/>
          <w:shd w:val="clear" w:color="auto" w:fill="FFFFFF"/>
        </w:rPr>
        <w:t xml:space="preserve">Based on initial observations in the field that children have more fun playing with their gadgets than playing with friends in their surroundings. This indicates how interesting the features provided by this technology for its users can increase the number of gadget addictions. Without realizing it, excessive use of gadgets in children can make children passive, individual, do not want to know the surrounding environment, forget time and disrupt health such as children's eyes and brain due to radiation. Therefore, the policy of parents in this modern generation is needed so that children can avoid the dangers of using gadgets and the internet. Based on what has been described above, the researchers are </w:t>
      </w:r>
      <w:r w:rsidR="00CA4747" w:rsidRPr="001C6B0E">
        <w:rPr>
          <w:rFonts w:ascii="Book Antiqua" w:hAnsi="Book Antiqua"/>
          <w:color w:val="414141"/>
          <w:shd w:val="clear" w:color="auto" w:fill="FFFFFF"/>
        </w:rPr>
        <w:t>Perspectives.</w:t>
      </w:r>
      <w:r w:rsidR="00CA4747" w:rsidRPr="001C6B0E">
        <w:rPr>
          <w:rFonts w:ascii="Book Antiqua" w:hAnsi="Book Antiqua"/>
          <w:color w:val="414141"/>
          <w:shd w:val="clear" w:color="auto" w:fill="FFFFFF"/>
          <w:lang w:val="en-GB"/>
        </w:rPr>
        <w:t xml:space="preserve"> </w:t>
      </w:r>
      <w:r w:rsidR="00CA4747" w:rsidRPr="001C6B0E">
        <w:rPr>
          <w:rFonts w:ascii="Book Antiqua" w:hAnsi="Book Antiqua"/>
          <w:color w:val="414141"/>
          <w:shd w:val="clear" w:color="auto" w:fill="FFFFFF"/>
        </w:rPr>
        <w:t>interested in researching the "Review of Internet Addiction Cases in Early Childhood</w:t>
      </w:r>
      <w:r w:rsidR="00E56BC4">
        <w:rPr>
          <w:rFonts w:ascii="Book Antiqua" w:hAnsi="Book Antiqua"/>
          <w:color w:val="414141"/>
          <w:shd w:val="clear" w:color="auto" w:fill="FFFFFF"/>
          <w:lang w:val="en-GB"/>
        </w:rPr>
        <w:t>”</w:t>
      </w:r>
      <w:r w:rsidR="00AE7983">
        <w:rPr>
          <w:rFonts w:ascii="Book Antiqua" w:hAnsi="Book Antiqua"/>
          <w:color w:val="414141"/>
          <w:shd w:val="clear" w:color="auto" w:fill="FFFFFF"/>
          <w:lang w:val="en-GB"/>
        </w:rPr>
        <w:t>. T</w:t>
      </w:r>
      <w:r w:rsidR="00AE7983" w:rsidRPr="00AE7983">
        <w:rPr>
          <w:rFonts w:ascii="Book Antiqua" w:hAnsi="Book Antiqua"/>
          <w:color w:val="414141"/>
          <w:shd w:val="clear" w:color="auto" w:fill="FFFFFF"/>
          <w:lang w:val="en-GB"/>
        </w:rPr>
        <w:t>he novelty in this study is to find out data on the level of internet addiction in early childhood</w:t>
      </w:r>
      <w:r w:rsidR="00AE7983">
        <w:rPr>
          <w:rFonts w:ascii="Book Antiqua" w:hAnsi="Book Antiqua"/>
          <w:color w:val="414141"/>
          <w:shd w:val="clear" w:color="auto" w:fill="FFFFFF"/>
          <w:lang w:val="en-GB"/>
        </w:rPr>
        <w:t>’s perspective</w:t>
      </w:r>
      <w:r w:rsidR="00AE7983" w:rsidRPr="00AE7983">
        <w:rPr>
          <w:rFonts w:ascii="Book Antiqua" w:hAnsi="Book Antiqua"/>
          <w:color w:val="414141"/>
          <w:shd w:val="clear" w:color="auto" w:fill="FFFFFF"/>
          <w:lang w:val="en-GB"/>
        </w:rPr>
        <w:t xml:space="preserve"> in Nagari Lima, where the topic of this research has not been studied by other researchers.</w:t>
      </w:r>
    </w:p>
    <w:p w14:paraId="3C615C38" w14:textId="77777777" w:rsidR="00CA4747" w:rsidRPr="001C6B0E" w:rsidRDefault="00CA4747" w:rsidP="00CA4747">
      <w:pPr>
        <w:spacing w:before="120" w:after="0" w:line="240" w:lineRule="auto"/>
        <w:jc w:val="both"/>
        <w:rPr>
          <w:rFonts w:ascii="Book Antiqua" w:hAnsi="Book Antiqua"/>
          <w:b/>
          <w:bCs/>
          <w:color w:val="414141"/>
          <w:sz w:val="26"/>
          <w:szCs w:val="26"/>
          <w:shd w:val="clear" w:color="auto" w:fill="FFFFFF"/>
          <w:lang w:val="en-GB"/>
        </w:rPr>
      </w:pPr>
      <w:r w:rsidRPr="001C6B0E">
        <w:rPr>
          <w:rFonts w:ascii="Book Antiqua" w:hAnsi="Book Antiqua"/>
          <w:b/>
          <w:bCs/>
          <w:color w:val="414141"/>
          <w:sz w:val="26"/>
          <w:szCs w:val="26"/>
          <w:shd w:val="clear" w:color="auto" w:fill="FFFFFF"/>
          <w:lang w:val="en-GB"/>
        </w:rPr>
        <w:t>Methodology</w:t>
      </w:r>
    </w:p>
    <w:p w14:paraId="7E1B9B58" w14:textId="77777777" w:rsidR="00CA4747" w:rsidRPr="001C6B0E" w:rsidRDefault="00CA4747" w:rsidP="00015B3B">
      <w:pPr>
        <w:spacing w:after="0" w:line="240" w:lineRule="auto"/>
        <w:ind w:firstLine="709"/>
        <w:jc w:val="both"/>
        <w:rPr>
          <w:rFonts w:ascii="Book Antiqua" w:eastAsia="SimSun" w:hAnsi="Book Antiqua" w:cs="Times New Roman"/>
          <w:b/>
          <w:bCs/>
          <w:smallCaps/>
          <w:noProof/>
          <w:lang w:val="en-GB"/>
        </w:rPr>
      </w:pPr>
      <w:r w:rsidRPr="001C6B0E">
        <w:rPr>
          <w:rFonts w:ascii="Book Antiqua" w:hAnsi="Book Antiqua"/>
          <w:color w:val="414141"/>
          <w:shd w:val="clear" w:color="auto" w:fill="FFFFFF"/>
        </w:rPr>
        <w:t>This research is a quantitative descriptive study to analyze data describing conditions in the field. Researchers collected data using a survey method through questionnaires distributed on January 15-20, 2022. The following is a description of the flow of research in the field:</w:t>
      </w:r>
    </w:p>
    <w:p w14:paraId="0423785B" w14:textId="77777777" w:rsidR="00CA4747" w:rsidRPr="001C6B0E" w:rsidRDefault="00CA4747" w:rsidP="00CA4747">
      <w:pPr>
        <w:ind w:firstLine="426"/>
        <w:jc w:val="both"/>
        <w:rPr>
          <w:rFonts w:ascii="Book Antiqua" w:hAnsi="Book Antiqua" w:cs="Times New Roman"/>
          <w:lang w:val="en-GB"/>
        </w:rPr>
      </w:pPr>
      <w:r w:rsidRPr="001C6B0E">
        <w:rPr>
          <w:rFonts w:ascii="Book Antiqua" w:hAnsi="Book Antiqua" w:cs="Times New Roman"/>
          <w:noProof/>
          <w:lang w:val="en-GB"/>
        </w:rPr>
        <mc:AlternateContent>
          <mc:Choice Requires="wpg">
            <w:drawing>
              <wp:anchor distT="0" distB="0" distL="114300" distR="114300" simplePos="0" relativeHeight="251662336" behindDoc="0" locked="0" layoutInCell="1" allowOverlap="1" wp14:anchorId="1885B804" wp14:editId="5CF12F7E">
                <wp:simplePos x="0" y="0"/>
                <wp:positionH relativeFrom="column">
                  <wp:posOffset>186690</wp:posOffset>
                </wp:positionH>
                <wp:positionV relativeFrom="paragraph">
                  <wp:posOffset>89535</wp:posOffset>
                </wp:positionV>
                <wp:extent cx="5915025" cy="1971304"/>
                <wp:effectExtent l="0" t="0" r="28575" b="10160"/>
                <wp:wrapNone/>
                <wp:docPr id="20" name="Group 20"/>
                <wp:cNvGraphicFramePr/>
                <a:graphic xmlns:a="http://schemas.openxmlformats.org/drawingml/2006/main">
                  <a:graphicData uri="http://schemas.microsoft.com/office/word/2010/wordprocessingGroup">
                    <wpg:wgp>
                      <wpg:cNvGrpSpPr/>
                      <wpg:grpSpPr>
                        <a:xfrm>
                          <a:off x="0" y="0"/>
                          <a:ext cx="5915025" cy="1971304"/>
                          <a:chOff x="0" y="-1"/>
                          <a:chExt cx="5915025" cy="1971304"/>
                        </a:xfrm>
                      </wpg:grpSpPr>
                      <wpg:grpSp>
                        <wpg:cNvPr id="2" name="Group 2"/>
                        <wpg:cNvGrpSpPr/>
                        <wpg:grpSpPr>
                          <a:xfrm>
                            <a:off x="0" y="-1"/>
                            <a:ext cx="5915025" cy="1971304"/>
                            <a:chOff x="8793" y="79131"/>
                            <a:chExt cx="5784215" cy="1983100"/>
                          </a:xfrm>
                        </wpg:grpSpPr>
                        <wpg:grpSp>
                          <wpg:cNvPr id="3" name="Group 3"/>
                          <wpg:cNvGrpSpPr/>
                          <wpg:grpSpPr>
                            <a:xfrm>
                              <a:off x="8793" y="79131"/>
                              <a:ext cx="5737472" cy="1325871"/>
                              <a:chOff x="8793" y="79131"/>
                              <a:chExt cx="5737472" cy="1325871"/>
                            </a:xfrm>
                          </wpg:grpSpPr>
                          <wps:wsp>
                            <wps:cNvPr id="5" name="Text Box 5"/>
                            <wps:cNvSpPr txBox="1"/>
                            <wps:spPr>
                              <a:xfrm>
                                <a:off x="8793" y="79131"/>
                                <a:ext cx="1221474" cy="1325871"/>
                              </a:xfrm>
                              <a:prstGeom prst="rect">
                                <a:avLst/>
                              </a:prstGeom>
                              <a:solidFill>
                                <a:schemeClr val="lt1"/>
                              </a:solidFill>
                              <a:ln w="6350">
                                <a:solidFill>
                                  <a:prstClr val="black"/>
                                </a:solidFill>
                              </a:ln>
                            </wps:spPr>
                            <wps:txbx>
                              <w:txbxContent>
                                <w:p w14:paraId="6C8689F9" w14:textId="77777777" w:rsidR="00CA4747" w:rsidRPr="00E145FB" w:rsidRDefault="00CA4747" w:rsidP="00CA4747">
                                  <w:pPr>
                                    <w:jc w:val="center"/>
                                    <w:rPr>
                                      <w:rFonts w:ascii="Book Antiqua" w:hAnsi="Book Antiqua" w:cs="Times New Roman"/>
                                      <w:lang w:val="en-GB"/>
                                    </w:rPr>
                                  </w:pPr>
                                  <w:r w:rsidRPr="00E145FB">
                                    <w:rPr>
                                      <w:rFonts w:ascii="Book Antiqua" w:hAnsi="Book Antiqua"/>
                                      <w:color w:val="414141"/>
                                      <w:shd w:val="clear" w:color="auto" w:fill="FFFFFF"/>
                                    </w:rPr>
                                    <w:t>Conduct preliminary observations / observations related to the research top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589964" y="252483"/>
                                <a:ext cx="1044053" cy="709684"/>
                              </a:xfrm>
                              <a:prstGeom prst="rect">
                                <a:avLst/>
                              </a:prstGeom>
                              <a:solidFill>
                                <a:schemeClr val="lt1"/>
                              </a:solidFill>
                              <a:ln w="6350">
                                <a:solidFill>
                                  <a:prstClr val="black"/>
                                </a:solidFill>
                              </a:ln>
                            </wps:spPr>
                            <wps:txbx>
                              <w:txbxContent>
                                <w:p w14:paraId="00681570" w14:textId="77777777" w:rsidR="00CA4747" w:rsidRPr="00E145FB" w:rsidRDefault="00CA4747" w:rsidP="00CA4747">
                                  <w:pPr>
                                    <w:jc w:val="center"/>
                                    <w:rPr>
                                      <w:rFonts w:ascii="Book Antiqua" w:hAnsi="Book Antiqua" w:cs="Times New Roman"/>
                                      <w:lang w:val="en-GB"/>
                                    </w:rPr>
                                  </w:pPr>
                                  <w:r w:rsidRPr="00E145FB">
                                    <w:rPr>
                                      <w:rFonts w:ascii="Book Antiqua" w:hAnsi="Book Antiqua"/>
                                      <w:color w:val="414141"/>
                                      <w:shd w:val="clear" w:color="auto" w:fill="FFFFFF"/>
                                    </w:rPr>
                                    <w:t>Determine the subject ma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Arrow Connector 7"/>
                            <wps:cNvCnPr/>
                            <wps:spPr>
                              <a:xfrm>
                                <a:off x="1303361" y="601638"/>
                                <a:ext cx="23883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2695432" y="608462"/>
                                <a:ext cx="23883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0" name="Text Box 10"/>
                            <wps:cNvSpPr txBox="1"/>
                            <wps:spPr>
                              <a:xfrm>
                                <a:off x="3009331" y="412735"/>
                                <a:ext cx="1112293" cy="448865"/>
                              </a:xfrm>
                              <a:prstGeom prst="rect">
                                <a:avLst/>
                              </a:prstGeom>
                              <a:solidFill>
                                <a:schemeClr val="lt1"/>
                              </a:solidFill>
                              <a:ln w="6350">
                                <a:solidFill>
                                  <a:prstClr val="black"/>
                                </a:solidFill>
                              </a:ln>
                            </wps:spPr>
                            <wps:txbx>
                              <w:txbxContent>
                                <w:p w14:paraId="340B2675" w14:textId="77777777" w:rsidR="00CA4747" w:rsidRPr="002F0FCC" w:rsidRDefault="00CA4747" w:rsidP="00CA4747">
                                  <w:pPr>
                                    <w:jc w:val="center"/>
                                    <w:rPr>
                                      <w:rFonts w:ascii="Book Antiqua" w:hAnsi="Book Antiqua" w:cs="Times New Roman"/>
                                      <w:lang w:val="en-GB"/>
                                    </w:rPr>
                                  </w:pPr>
                                  <w:r w:rsidRPr="00A6223F">
                                    <w:rPr>
                                      <w:rFonts w:ascii="Book Antiqua" w:hAnsi="Book Antiqua" w:cs="Times New Roman"/>
                                      <w:lang w:val="en-GB"/>
                                    </w:rPr>
                                    <w:t xml:space="preserve">Relevant </w:t>
                                  </w:r>
                                  <w:r>
                                    <w:rPr>
                                      <w:rFonts w:ascii="Book Antiqua" w:hAnsi="Book Antiqua" w:cs="Times New Roman"/>
                                      <w:lang w:val="en-GB"/>
                                    </w:rPr>
                                    <w:t xml:space="preserve"> of </w:t>
                                  </w:r>
                                  <w:proofErr w:type="spellStart"/>
                                  <w:r>
                                    <w:rPr>
                                      <w:rFonts w:ascii="Book Antiqua" w:hAnsi="Book Antiqua" w:cs="Times New Roman"/>
                                      <w:lang w:val="en-GB"/>
                                    </w:rPr>
                                    <w:t>the</w:t>
                                  </w:r>
                                  <w:r w:rsidRPr="00A6223F">
                                    <w:rPr>
                                      <w:rFonts w:ascii="Book Antiqua" w:hAnsi="Book Antiqua" w:cs="Times New Roman"/>
                                      <w:lang w:val="en-GB"/>
                                    </w:rPr>
                                    <w:t>theory</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Straight Arrow Connector 11"/>
                            <wps:cNvCnPr/>
                            <wps:spPr>
                              <a:xfrm>
                                <a:off x="4183038" y="587991"/>
                                <a:ext cx="23883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2" name="Text Box 12"/>
                            <wps:cNvSpPr txBox="1"/>
                            <wps:spPr>
                              <a:xfrm>
                                <a:off x="4497855" y="354232"/>
                                <a:ext cx="1248410" cy="463550"/>
                              </a:xfrm>
                              <a:prstGeom prst="rect">
                                <a:avLst/>
                              </a:prstGeom>
                              <a:solidFill>
                                <a:schemeClr val="lt1"/>
                              </a:solidFill>
                              <a:ln w="6350">
                                <a:solidFill>
                                  <a:prstClr val="black"/>
                                </a:solidFill>
                              </a:ln>
                            </wps:spPr>
                            <wps:txbx>
                              <w:txbxContent>
                                <w:p w14:paraId="2ACF15E5" w14:textId="77777777" w:rsidR="00CA4747" w:rsidRPr="002F0FCC" w:rsidRDefault="00CA4747" w:rsidP="00CA4747">
                                  <w:pPr>
                                    <w:jc w:val="center"/>
                                    <w:rPr>
                                      <w:rFonts w:ascii="Book Antiqua" w:hAnsi="Book Antiqua" w:cs="Times New Roman"/>
                                      <w:lang w:val="en-GB"/>
                                    </w:rPr>
                                  </w:pPr>
                                  <w:r w:rsidRPr="00A6223F">
                                    <w:rPr>
                                      <w:rFonts w:ascii="Book Antiqua" w:hAnsi="Book Antiqua" w:cs="Times New Roman"/>
                                      <w:lang w:val="en-GB"/>
                                    </w:rPr>
                                    <w:t>Data col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 name="Text Box 13"/>
                          <wps:cNvSpPr txBox="1"/>
                          <wps:spPr>
                            <a:xfrm>
                              <a:off x="4544704" y="1180531"/>
                              <a:ext cx="1248304" cy="293427"/>
                            </a:xfrm>
                            <a:prstGeom prst="rect">
                              <a:avLst/>
                            </a:prstGeom>
                            <a:solidFill>
                              <a:schemeClr val="lt1"/>
                            </a:solidFill>
                            <a:ln w="6350">
                              <a:solidFill>
                                <a:prstClr val="black"/>
                              </a:solidFill>
                            </a:ln>
                          </wps:spPr>
                          <wps:txbx>
                            <w:txbxContent>
                              <w:p w14:paraId="6587CDAD" w14:textId="77777777" w:rsidR="00CA4747" w:rsidRPr="002F0FCC" w:rsidRDefault="00CA4747" w:rsidP="00CA4747">
                                <w:pPr>
                                  <w:jc w:val="center"/>
                                  <w:rPr>
                                    <w:rFonts w:ascii="Book Antiqua" w:hAnsi="Book Antiqua" w:cs="Times New Roman"/>
                                    <w:lang w:val="en-GB"/>
                                  </w:rPr>
                                </w:pPr>
                                <w:r w:rsidRPr="00B637E4">
                                  <w:rPr>
                                    <w:rFonts w:ascii="Book Antiqua" w:hAnsi="Book Antiqua" w:cs="Times New Roman"/>
                                    <w:lang w:val="en-GB"/>
                                  </w:rPr>
                                  <w:t>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941092" y="1118680"/>
                              <a:ext cx="1247775" cy="445661"/>
                            </a:xfrm>
                            <a:prstGeom prst="rect">
                              <a:avLst/>
                            </a:prstGeom>
                            <a:solidFill>
                              <a:schemeClr val="lt1"/>
                            </a:solidFill>
                            <a:ln w="6350">
                              <a:solidFill>
                                <a:prstClr val="black"/>
                              </a:solidFill>
                            </a:ln>
                          </wps:spPr>
                          <wps:txbx>
                            <w:txbxContent>
                              <w:p w14:paraId="25EA5DBC" w14:textId="77777777" w:rsidR="00CA4747" w:rsidRPr="002F0FCC" w:rsidRDefault="00CA4747" w:rsidP="00CA4747">
                                <w:pPr>
                                  <w:jc w:val="center"/>
                                  <w:rPr>
                                    <w:rFonts w:ascii="Book Antiqua" w:hAnsi="Book Antiqua" w:cs="Times New Roman"/>
                                    <w:lang w:val="en-GB"/>
                                  </w:rPr>
                                </w:pPr>
                                <w:r w:rsidRPr="00B637E4">
                                  <w:rPr>
                                    <w:rFonts w:ascii="Book Antiqua" w:hAnsi="Book Antiqua" w:cs="Times New Roman"/>
                                    <w:lang w:val="en-GB"/>
                                  </w:rPr>
                                  <w:t>Data interpre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Arrow Connector 15"/>
                          <wps:cNvCnPr/>
                          <wps:spPr>
                            <a:xfrm flipH="1">
                              <a:off x="4234786" y="1345442"/>
                              <a:ext cx="245659"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flipH="1">
                              <a:off x="2617526" y="1357952"/>
                              <a:ext cx="303681" cy="237699"/>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7" name="Oval 17"/>
                          <wps:cNvSpPr/>
                          <wps:spPr>
                            <a:xfrm>
                              <a:off x="1303361" y="1269242"/>
                              <a:ext cx="1241946" cy="792989"/>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 name="Text Box 19"/>
                        <wps:cNvSpPr txBox="1"/>
                        <wps:spPr>
                          <a:xfrm>
                            <a:off x="1555668" y="1428748"/>
                            <a:ext cx="798394" cy="373665"/>
                          </a:xfrm>
                          <a:prstGeom prst="rect">
                            <a:avLst/>
                          </a:prstGeom>
                          <a:solidFill>
                            <a:schemeClr val="lt1"/>
                          </a:solidFill>
                          <a:ln w="6350">
                            <a:noFill/>
                          </a:ln>
                        </wps:spPr>
                        <wps:txbx>
                          <w:txbxContent>
                            <w:p w14:paraId="2B1AC0C0" w14:textId="77777777" w:rsidR="00CA4747" w:rsidRPr="002F0FCC" w:rsidRDefault="00CA4747" w:rsidP="00CA4747">
                              <w:pPr>
                                <w:jc w:val="center"/>
                                <w:rPr>
                                  <w:rFonts w:ascii="Book Antiqua" w:hAnsi="Book Antiqua" w:cs="Times New Roman"/>
                                  <w:lang w:val="en-GB"/>
                                </w:rPr>
                              </w:pPr>
                              <w:r w:rsidRPr="00B637E4">
                                <w:rPr>
                                  <w:rFonts w:ascii="Book Antiqua" w:hAnsi="Book Antiqua" w:cs="Times New Roman"/>
                                  <w:lang w:val="en-GB"/>
                                </w:rPr>
                                <w:t xml:space="preserve">Repo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85B804" id="Group 20" o:spid="_x0000_s1026" style="position:absolute;left:0;text-align:left;margin-left:14.7pt;margin-top:7.05pt;width:465.75pt;height:155.2pt;z-index:251662336;mso-width-relative:margin;mso-height-relative:margin" coordorigin="" coordsize="59150,19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">
                <v:group id="Group 2" o:spid="_x0000_s1027" style="position:absolute;width:59150;height:19713" coordorigin="87,791" coordsize="57842,19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87;top:791;width:57375;height:13259" coordorigin="87,791" coordsize="57374,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202" coordsize="21600,21600" o:spt="202" path="m,l,21600r21600,l21600,xe">
                      <v:stroke joinstyle="miter"/>
                      <v:path gradientshapeok="t" o:connecttype="rect"/>
                    </v:shapetype>
                    <v:shape id="Text Box 5" o:spid="_x0000_s1029" type="#_x0000_t202" style="position:absolute;left:87;top:791;width:12215;height:13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6C8689F9" w14:textId="77777777" w:rsidR="00CA4747" w:rsidRPr="00E145FB" w:rsidRDefault="00CA4747" w:rsidP="00CA4747">
                            <w:pPr>
                              <w:jc w:val="center"/>
                              <w:rPr>
                                <w:rFonts w:ascii="Book Antiqua" w:hAnsi="Book Antiqua" w:cs="Times New Roman"/>
                                <w:lang w:val="en-GB"/>
                              </w:rPr>
                            </w:pPr>
                            <w:r w:rsidRPr="00E145FB">
                              <w:rPr>
                                <w:rFonts w:ascii="Book Antiqua" w:hAnsi="Book Antiqua"/>
                                <w:color w:val="414141"/>
                                <w:shd w:val="clear" w:color="auto" w:fill="FFFFFF"/>
                              </w:rPr>
                              <w:t>Conduct preliminary observations / observations related to the research topic</w:t>
                            </w:r>
                          </w:p>
                        </w:txbxContent>
                      </v:textbox>
                    </v:shape>
                    <v:shape id="Text Box 6" o:spid="_x0000_s1030" type="#_x0000_t202" style="position:absolute;left:15899;top:2524;width:10441;height:7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00681570" w14:textId="77777777" w:rsidR="00CA4747" w:rsidRPr="00E145FB" w:rsidRDefault="00CA4747" w:rsidP="00CA4747">
                            <w:pPr>
                              <w:jc w:val="center"/>
                              <w:rPr>
                                <w:rFonts w:ascii="Book Antiqua" w:hAnsi="Book Antiqua" w:cs="Times New Roman"/>
                                <w:lang w:val="en-GB"/>
                              </w:rPr>
                            </w:pPr>
                            <w:r w:rsidRPr="00E145FB">
                              <w:rPr>
                                <w:rFonts w:ascii="Book Antiqua" w:hAnsi="Book Antiqua"/>
                                <w:color w:val="414141"/>
                                <w:shd w:val="clear" w:color="auto" w:fill="FFFFFF"/>
                              </w:rPr>
                              <w:t>Determine the subject matter</w:t>
                            </w:r>
                          </w:p>
                        </w:txbxContent>
                      </v:textbox>
                    </v:shape>
                    <v:shapetype id="_x0000_t32" coordsize="21600,21600" o:spt="32" o:oned="t" path="m,l21600,21600e" filled="f">
                      <v:path arrowok="t" fillok="f" o:connecttype="none"/>
                      <o:lock v:ext="edit" shapetype="t"/>
                    </v:shapetype>
                    <v:shape id="Straight Arrow Connector 7" o:spid="_x0000_s1031" type="#_x0000_t32" style="position:absolute;left:13033;top:6016;width:23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" strokecolor="black [3200]">
                      <v:stroke endarrow="block" joinstyle="miter"/>
                    </v:shape>
                    <v:shape id="Straight Arrow Connector 9" o:spid="_x0000_s1032" type="#_x0000_t32" style="position:absolute;left:26954;top:6084;width:23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" strokecolor="black [3200]">
                      <v:stroke endarrow="block" joinstyle="miter"/>
                    </v:shape>
                    <v:shape id="Text Box 10" o:spid="_x0000_s1033" type="#_x0000_t202" style="position:absolute;left:30093;top:4127;width:11123;height:4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340B2675" w14:textId="77777777" w:rsidR="00CA4747" w:rsidRPr="002F0FCC" w:rsidRDefault="00CA4747" w:rsidP="00CA4747">
                            <w:pPr>
                              <w:jc w:val="center"/>
                              <w:rPr>
                                <w:rFonts w:ascii="Book Antiqua" w:hAnsi="Book Antiqua" w:cs="Times New Roman"/>
                                <w:lang w:val="en-GB"/>
                              </w:rPr>
                            </w:pPr>
                            <w:r w:rsidRPr="00A6223F">
                              <w:rPr>
                                <w:rFonts w:ascii="Book Antiqua" w:hAnsi="Book Antiqua" w:cs="Times New Roman"/>
                                <w:lang w:val="en-GB"/>
                              </w:rPr>
                              <w:t xml:space="preserve">Relevant </w:t>
                            </w:r>
                            <w:r>
                              <w:rPr>
                                <w:rFonts w:ascii="Book Antiqua" w:hAnsi="Book Antiqua" w:cs="Times New Roman"/>
                                <w:lang w:val="en-GB"/>
                              </w:rPr>
                              <w:t xml:space="preserve"> of </w:t>
                            </w:r>
                            <w:proofErr w:type="spellStart"/>
                            <w:r>
                              <w:rPr>
                                <w:rFonts w:ascii="Book Antiqua" w:hAnsi="Book Antiqua" w:cs="Times New Roman"/>
                                <w:lang w:val="en-GB"/>
                              </w:rPr>
                              <w:t>the</w:t>
                            </w:r>
                            <w:r w:rsidRPr="00A6223F">
                              <w:rPr>
                                <w:rFonts w:ascii="Book Antiqua" w:hAnsi="Book Antiqua" w:cs="Times New Roman"/>
                                <w:lang w:val="en-GB"/>
                              </w:rPr>
                              <w:t>theory</w:t>
                            </w:r>
                            <w:proofErr w:type="spellEnd"/>
                          </w:p>
                        </w:txbxContent>
                      </v:textbox>
                    </v:shape>
                    <v:shape id="Straight Arrow Connector 11" o:spid="_x0000_s1034" type="#_x0000_t32" style="position:absolute;left:41830;top:5879;width:23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" strokecolor="black [3200]">
                      <v:stroke endarrow="block" joinstyle="miter"/>
                    </v:shape>
                    <v:shape id="Text Box 12" o:spid="_x0000_s1035" type="#_x0000_t202" style="position:absolute;left:44978;top:3542;width:12484;height:4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2ACF15E5" w14:textId="77777777" w:rsidR="00CA4747" w:rsidRPr="002F0FCC" w:rsidRDefault="00CA4747" w:rsidP="00CA4747">
                            <w:pPr>
                              <w:jc w:val="center"/>
                              <w:rPr>
                                <w:rFonts w:ascii="Book Antiqua" w:hAnsi="Book Antiqua" w:cs="Times New Roman"/>
                                <w:lang w:val="en-GB"/>
                              </w:rPr>
                            </w:pPr>
                            <w:r w:rsidRPr="00A6223F">
                              <w:rPr>
                                <w:rFonts w:ascii="Book Antiqua" w:hAnsi="Book Antiqua" w:cs="Times New Roman"/>
                                <w:lang w:val="en-GB"/>
                              </w:rPr>
                              <w:t>Data collection</w:t>
                            </w:r>
                          </w:p>
                        </w:txbxContent>
                      </v:textbox>
                    </v:shape>
                  </v:group>
                  <v:shape id="Text Box 13" o:spid="_x0000_s1036" type="#_x0000_t202" style="position:absolute;left:45447;top:11805;width:12483;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6587CDAD" w14:textId="77777777" w:rsidR="00CA4747" w:rsidRPr="002F0FCC" w:rsidRDefault="00CA4747" w:rsidP="00CA4747">
                          <w:pPr>
                            <w:jc w:val="center"/>
                            <w:rPr>
                              <w:rFonts w:ascii="Book Antiqua" w:hAnsi="Book Antiqua" w:cs="Times New Roman"/>
                              <w:lang w:val="en-GB"/>
                            </w:rPr>
                          </w:pPr>
                          <w:r w:rsidRPr="00B637E4">
                            <w:rPr>
                              <w:rFonts w:ascii="Book Antiqua" w:hAnsi="Book Antiqua" w:cs="Times New Roman"/>
                              <w:lang w:val="en-GB"/>
                            </w:rPr>
                            <w:t>Data analysis</w:t>
                          </w:r>
                        </w:p>
                      </w:txbxContent>
                    </v:textbox>
                  </v:shape>
                  <v:shape id="Text Box 14" o:spid="_x0000_s1037" type="#_x0000_t202" style="position:absolute;left:29410;top:11186;width:12478;height:4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25EA5DBC" w14:textId="77777777" w:rsidR="00CA4747" w:rsidRPr="002F0FCC" w:rsidRDefault="00CA4747" w:rsidP="00CA4747">
                          <w:pPr>
                            <w:jc w:val="center"/>
                            <w:rPr>
                              <w:rFonts w:ascii="Book Antiqua" w:hAnsi="Book Antiqua" w:cs="Times New Roman"/>
                              <w:lang w:val="en-GB"/>
                            </w:rPr>
                          </w:pPr>
                          <w:r w:rsidRPr="00B637E4">
                            <w:rPr>
                              <w:rFonts w:ascii="Book Antiqua" w:hAnsi="Book Antiqua" w:cs="Times New Roman"/>
                              <w:lang w:val="en-GB"/>
                            </w:rPr>
                            <w:t>Data interpretation</w:t>
                          </w:r>
                        </w:p>
                      </w:txbxContent>
                    </v:textbox>
                  </v:shape>
                  <v:shape id="Straight Arrow Connector 15" o:spid="_x0000_s1038" type="#_x0000_t32" style="position:absolute;left:42347;top:13454;width:24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" strokecolor="black [3200]">
                    <v:stroke endarrow="block" joinstyle="miter"/>
                  </v:shape>
                  <v:shape id="Straight Arrow Connector 16" o:spid="_x0000_s1039" type="#_x0000_t32" style="position:absolute;left:26175;top:13579;width:3037;height:23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" strokecolor="black [3200]">
                    <v:stroke endarrow="block" joinstyle="miter"/>
                  </v:shape>
                  <v:oval id="Oval 17" o:spid="_x0000_s1040" style="position:absolute;left:13033;top:12692;width:12420;height:7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" filled="f" strokecolor="black [3213]" strokeweight=".25pt">
                    <v:stroke joinstyle="miter"/>
                  </v:oval>
                </v:group>
                <v:shape id="Text Box 19" o:spid="_x0000_s1041" type="#_x0000_t202" style="position:absolute;left:15556;top:14287;width:7984;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2B1AC0C0" w14:textId="77777777" w:rsidR="00CA4747" w:rsidRPr="002F0FCC" w:rsidRDefault="00CA4747" w:rsidP="00CA4747">
                        <w:pPr>
                          <w:jc w:val="center"/>
                          <w:rPr>
                            <w:rFonts w:ascii="Book Antiqua" w:hAnsi="Book Antiqua" w:cs="Times New Roman"/>
                            <w:lang w:val="en-GB"/>
                          </w:rPr>
                        </w:pPr>
                        <w:r w:rsidRPr="00B637E4">
                          <w:rPr>
                            <w:rFonts w:ascii="Book Antiqua" w:hAnsi="Book Antiqua" w:cs="Times New Roman"/>
                            <w:lang w:val="en-GB"/>
                          </w:rPr>
                          <w:t xml:space="preserve">Report </w:t>
                        </w:r>
                      </w:p>
                    </w:txbxContent>
                  </v:textbox>
                </v:shape>
              </v:group>
            </w:pict>
          </mc:Fallback>
        </mc:AlternateContent>
      </w:r>
    </w:p>
    <w:p w14:paraId="5FCCF86C" w14:textId="77777777" w:rsidR="00CA4747" w:rsidRPr="001C6B0E" w:rsidRDefault="00CA4747" w:rsidP="00CA4747">
      <w:pPr>
        <w:ind w:firstLine="426"/>
        <w:jc w:val="both"/>
        <w:rPr>
          <w:rFonts w:ascii="Book Antiqua" w:hAnsi="Book Antiqua" w:cs="Times New Roman"/>
          <w:lang w:val="en-GB"/>
        </w:rPr>
      </w:pPr>
      <w:r w:rsidRPr="001C6B0E">
        <w:rPr>
          <w:rFonts w:ascii="Book Antiqua" w:hAnsi="Book Antiqua" w:cs="Times New Roman"/>
          <w:noProof/>
          <w:lang w:val="en-GB"/>
        </w:rPr>
        <w:t>v</w:t>
      </w:r>
    </w:p>
    <w:p w14:paraId="55633E5F" w14:textId="77777777" w:rsidR="00CA4747" w:rsidRPr="001C6B0E" w:rsidRDefault="00CA4747" w:rsidP="00CA4747">
      <w:pPr>
        <w:ind w:firstLine="426"/>
        <w:jc w:val="both"/>
        <w:rPr>
          <w:rFonts w:ascii="Book Antiqua" w:hAnsi="Book Antiqua" w:cs="Times New Roman"/>
          <w:lang w:val="en-GB"/>
        </w:rPr>
      </w:pPr>
      <w:r w:rsidRPr="001C6B0E">
        <w:rPr>
          <w:rFonts w:ascii="Book Antiqua" w:hAnsi="Book Antiqua" w:cs="Times New Roman"/>
          <w:noProof/>
          <w:lang w:val="en-GB"/>
        </w:rPr>
        <mc:AlternateContent>
          <mc:Choice Requires="wps">
            <w:drawing>
              <wp:anchor distT="0" distB="0" distL="114300" distR="114300" simplePos="0" relativeHeight="251661312" behindDoc="0" locked="0" layoutInCell="1" allowOverlap="1" wp14:anchorId="2BB7DDE6" wp14:editId="47C89453">
                <wp:simplePos x="0" y="0"/>
                <wp:positionH relativeFrom="column">
                  <wp:posOffset>5222191</wp:posOffset>
                </wp:positionH>
                <wp:positionV relativeFrom="paragraph">
                  <wp:posOffset>290781</wp:posOffset>
                </wp:positionV>
                <wp:extent cx="0" cy="238836"/>
                <wp:effectExtent l="76200" t="0" r="57150" b="66040"/>
                <wp:wrapNone/>
                <wp:docPr id="18" name="Straight Arrow Connector 18"/>
                <wp:cNvGraphicFramePr/>
                <a:graphic xmlns:a="http://schemas.openxmlformats.org/drawingml/2006/main">
                  <a:graphicData uri="http://schemas.microsoft.com/office/word/2010/wordprocessingShape">
                    <wps:wsp>
                      <wps:cNvCnPr/>
                      <wps:spPr>
                        <a:xfrm>
                          <a:off x="0" y="0"/>
                          <a:ext cx="0" cy="23883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C144E9" id="Straight Arrow Connector 18" o:spid="_x0000_s1026" type="#_x0000_t32" style="position:absolute;margin-left:411.2pt;margin-top:22.9pt;width:0;height:18.8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" strokecolor="black [3200]">
                <v:stroke endarrow="block" joinstyle="miter"/>
              </v:shape>
            </w:pict>
          </mc:Fallback>
        </mc:AlternateContent>
      </w:r>
    </w:p>
    <w:p w14:paraId="5B5C9502" w14:textId="77777777" w:rsidR="00CA4747" w:rsidRPr="001C6B0E" w:rsidRDefault="00CA4747" w:rsidP="00CA4747">
      <w:pPr>
        <w:ind w:firstLine="426"/>
        <w:jc w:val="both"/>
        <w:rPr>
          <w:rFonts w:ascii="Book Antiqua" w:hAnsi="Book Antiqua" w:cs="Times New Roman"/>
          <w:lang w:val="en-GB"/>
        </w:rPr>
      </w:pPr>
    </w:p>
    <w:p w14:paraId="09CD470B" w14:textId="77777777" w:rsidR="00CA4747" w:rsidRPr="001C6B0E" w:rsidRDefault="00CA4747" w:rsidP="00CA4747">
      <w:pPr>
        <w:tabs>
          <w:tab w:val="left" w:pos="3106"/>
        </w:tabs>
        <w:ind w:firstLine="426"/>
        <w:jc w:val="both"/>
        <w:rPr>
          <w:rFonts w:ascii="Book Antiqua" w:hAnsi="Book Antiqua" w:cs="Times New Roman"/>
          <w:lang w:val="en-GB"/>
        </w:rPr>
      </w:pPr>
      <w:r w:rsidRPr="001C6B0E">
        <w:rPr>
          <w:rFonts w:ascii="Book Antiqua" w:hAnsi="Book Antiqua" w:cs="Times New Roman"/>
          <w:lang w:val="en-GB"/>
        </w:rPr>
        <w:tab/>
      </w:r>
    </w:p>
    <w:p w14:paraId="232B3841" w14:textId="77777777" w:rsidR="00CA4747" w:rsidRPr="001C6B0E" w:rsidRDefault="00CA4747" w:rsidP="00CA4747">
      <w:pPr>
        <w:ind w:firstLine="426"/>
        <w:jc w:val="both"/>
        <w:rPr>
          <w:rFonts w:ascii="Book Antiqua" w:hAnsi="Book Antiqua" w:cs="Times New Roman"/>
          <w:lang w:val="en-GB"/>
        </w:rPr>
      </w:pPr>
    </w:p>
    <w:p w14:paraId="4C19E57D" w14:textId="77777777" w:rsidR="00CA4747" w:rsidRPr="001C6B0E" w:rsidRDefault="00CA4747" w:rsidP="00CA4747">
      <w:pPr>
        <w:ind w:firstLine="426"/>
        <w:jc w:val="both"/>
        <w:rPr>
          <w:rFonts w:ascii="Book Antiqua" w:hAnsi="Book Antiqua" w:cs="Times New Roman"/>
          <w:lang w:val="en-GB"/>
        </w:rPr>
      </w:pPr>
      <w:r w:rsidRPr="001C6B0E">
        <w:rPr>
          <w:rFonts w:ascii="Book Antiqua" w:hAnsi="Book Antiqua" w:cs="Times New Roman"/>
          <w:lang w:val="en-GB"/>
        </w:rPr>
        <w:t xml:space="preserve"> </w:t>
      </w:r>
    </w:p>
    <w:p w14:paraId="6CC45F98" w14:textId="77777777" w:rsidR="00CA4747" w:rsidRPr="001C6B0E" w:rsidRDefault="00CA4747" w:rsidP="00CA4747">
      <w:pPr>
        <w:ind w:firstLine="426"/>
        <w:jc w:val="center"/>
        <w:rPr>
          <w:rFonts w:ascii="Book Antiqua" w:hAnsi="Book Antiqua" w:cs="Times New Roman"/>
          <w:b/>
          <w:bCs/>
          <w:lang w:val="en-GB"/>
        </w:rPr>
      </w:pPr>
      <w:r w:rsidRPr="001C6B0E">
        <w:rPr>
          <w:rFonts w:ascii="Book Antiqua" w:hAnsi="Book Antiqua" w:cs="Times New Roman"/>
          <w:b/>
          <w:bCs/>
          <w:lang w:val="en-GB"/>
        </w:rPr>
        <w:t>Figure 1. Research Flow</w:t>
      </w:r>
    </w:p>
    <w:p w14:paraId="256F4D18" w14:textId="0F9EF2C0" w:rsidR="00ED2DA8" w:rsidRPr="00CA4747" w:rsidRDefault="00CA4747" w:rsidP="00015B3B">
      <w:pPr>
        <w:spacing w:before="120" w:after="0" w:line="240" w:lineRule="auto"/>
        <w:ind w:firstLine="426"/>
        <w:jc w:val="both"/>
        <w:rPr>
          <w:rFonts w:ascii="Book Antiqua" w:hAnsi="Book Antiqua"/>
          <w:color w:val="414141"/>
          <w:shd w:val="clear" w:color="auto" w:fill="FFFFFF"/>
          <w:lang w:val="en-GB"/>
        </w:rPr>
      </w:pPr>
      <w:r w:rsidRPr="001C6B0E">
        <w:rPr>
          <w:rFonts w:ascii="Book Antiqua" w:hAnsi="Book Antiqua"/>
          <w:color w:val="414141"/>
          <w:shd w:val="clear" w:color="auto" w:fill="FFFFFF"/>
        </w:rPr>
        <w:t>Based on the research flow above, it can be explained that this research was designed in the form of a description of the data presented in the form of a table. The stages in the design of this research start from references in the form of journals and books that are used as references in making research questionnaires. Questionnaires were distributed via google form, the data obtained was entered into a tabular form and analyzed. The population or subject of this study are parents who had an early childhood in Kindergarten in Nagari Lima Kaum. The population is the object or subject of research in accordance with the research topic, which is then studied and conclusions drawn. The sample in this study was 35 parents, where the sample was taken 10-15% or 20-25% of the total population if the number of subjects was</w:t>
      </w:r>
      <w:r>
        <w:rPr>
          <w:rFonts w:ascii="Book Antiqua" w:hAnsi="Book Antiqua"/>
          <w:color w:val="414141"/>
          <w:shd w:val="clear" w:color="auto" w:fill="FFFFFF"/>
          <w:lang w:val="en-GB"/>
        </w:rPr>
        <w:t xml:space="preserve"> </w:t>
      </w:r>
      <w:r w:rsidRPr="001C6B0E">
        <w:rPr>
          <w:rFonts w:ascii="Book Antiqua" w:hAnsi="Book Antiqua"/>
          <w:color w:val="414141"/>
          <w:shd w:val="clear" w:color="auto" w:fill="FFFFFF"/>
        </w:rPr>
        <w:t xml:space="preserve">more than 100 people </w:t>
      </w:r>
      <w:r w:rsidR="003F3161">
        <w:rPr>
          <w:rFonts w:ascii="Book Antiqua" w:hAnsi="Book Antiqua"/>
          <w:color w:val="414141"/>
          <w:shd w:val="clear" w:color="auto" w:fill="FFFFFF"/>
        </w:rPr>
        <w:fldChar w:fldCharType="begin" w:fldLock="1"/>
      </w:r>
      <w:r w:rsidR="003F3161">
        <w:rPr>
          <w:rFonts w:ascii="Book Antiqua" w:hAnsi="Book Antiqua"/>
          <w:color w:val="414141"/>
          <w:shd w:val="clear" w:color="auto" w:fill="FFFFFF"/>
        </w:rPr>
        <w:instrText>ADDIN CSL_CITATION {"citationItems":[{"id":"ITEM-1","itemData":{"abstract":"This essay discusses the argument for holistic education proposed in the Old and New Testament scriptures. It proposes a definition of theology that is influenced by holistic orientation or the application of God's Word in all areas of life. It cites that education should emphasize a holistic view of life that many Christian parents fail to consider as they delegate specific areas of knowledge to church teaching and school teaching.","author":[{"dropping-particle":"","family":"Arikunto","given":"","non-dropping-particle":"","parse-names":false,"suffix":""}],"container-title":"Prosedur Penelitian Suatu Pendekatan Praktik-Revisi ke X","id":"ITEM-1","issued":{"date-parts":[["2010"]]},"title":"Suharsimi Arikunto.pdf","type":"article"},"uris":["http://www.mendeley.com/documents/?uuid=b47d8117-9dd2-4b46-a03d-95870bde252a"]}],"mendeley":{"formattedCitation":"(Arikunto, 2010)","plainTextFormattedCitation":"(Arikunto, 2010)","previouslyFormattedCitation":"(Arikunto, 2010)"},"properties":{"noteIndex":0},"schema":"https://github.com/citation-style-language/schema/raw/master/csl-citation.json"}</w:instrText>
      </w:r>
      <w:r w:rsidR="003F3161">
        <w:rPr>
          <w:rFonts w:ascii="Book Antiqua" w:hAnsi="Book Antiqua"/>
          <w:color w:val="414141"/>
          <w:shd w:val="clear" w:color="auto" w:fill="FFFFFF"/>
        </w:rPr>
        <w:fldChar w:fldCharType="separate"/>
      </w:r>
      <w:r w:rsidR="003F3161" w:rsidRPr="003F3161">
        <w:rPr>
          <w:rFonts w:ascii="Book Antiqua" w:hAnsi="Book Antiqua"/>
          <w:noProof/>
          <w:color w:val="414141"/>
          <w:shd w:val="clear" w:color="auto" w:fill="FFFFFF"/>
        </w:rPr>
        <w:t>(Arikunto, 2010)</w:t>
      </w:r>
      <w:r w:rsidR="003F3161">
        <w:rPr>
          <w:rFonts w:ascii="Book Antiqua" w:hAnsi="Book Antiqua"/>
          <w:color w:val="414141"/>
          <w:shd w:val="clear" w:color="auto" w:fill="FFFFFF"/>
        </w:rPr>
        <w:fldChar w:fldCharType="end"/>
      </w:r>
      <w:r w:rsidRPr="001C6B0E">
        <w:rPr>
          <w:rFonts w:ascii="Book Antiqua" w:hAnsi="Book Antiqua"/>
          <w:color w:val="414141"/>
          <w:shd w:val="clear" w:color="auto" w:fill="FFFFFF"/>
        </w:rPr>
        <w:t>.</w:t>
      </w:r>
      <w:r w:rsidRPr="001C6B0E">
        <w:rPr>
          <w:rFonts w:ascii="Book Antiqua" w:hAnsi="Book Antiqua"/>
          <w:color w:val="414141"/>
          <w:shd w:val="clear" w:color="auto" w:fill="FFFFFF"/>
          <w:lang w:val="en-GB"/>
        </w:rPr>
        <w:t xml:space="preserve"> </w:t>
      </w:r>
      <w:r w:rsidRPr="001C6B0E">
        <w:rPr>
          <w:rFonts w:ascii="Book Antiqua" w:hAnsi="Book Antiqua"/>
          <w:color w:val="414141"/>
          <w:shd w:val="clear" w:color="auto" w:fill="FFFFFF"/>
        </w:rPr>
        <w:t>The sampling technique in this study is using simple random sampling which means that the sample is taken randomly without looking at</w:t>
      </w:r>
      <w:r>
        <w:rPr>
          <w:rFonts w:ascii="Book Antiqua" w:hAnsi="Book Antiqua"/>
          <w:color w:val="414141"/>
          <w:shd w:val="clear" w:color="auto" w:fill="FFFFFF"/>
        </w:rPr>
        <w:br/>
      </w:r>
    </w:p>
    <w:p w14:paraId="3EEFAA24" w14:textId="5CBC5713" w:rsidR="00B51B8E" w:rsidRPr="001C6B0E" w:rsidRDefault="00B51B8E" w:rsidP="00B51B8E">
      <w:pPr>
        <w:pBdr>
          <w:bottom w:val="single" w:sz="6" w:space="1" w:color="auto"/>
        </w:pBdr>
        <w:adjustRightInd w:val="0"/>
        <w:spacing w:after="0" w:line="240" w:lineRule="auto"/>
        <w:jc w:val="right"/>
        <w:rPr>
          <w:rFonts w:ascii="Book Antiqua" w:hAnsi="Book Antiqua"/>
          <w:color w:val="000000"/>
          <w:lang w:val="en-GB"/>
        </w:rPr>
      </w:pPr>
      <w:r w:rsidRPr="001C6B0E">
        <w:rPr>
          <w:rFonts w:ascii="Book Antiqua" w:hAnsi="Book Antiqua"/>
          <w:color w:val="000000"/>
        </w:rPr>
        <w:lastRenderedPageBreak/>
        <w:t xml:space="preserve">Copyright (c) 2022 </w:t>
      </w:r>
      <w:proofErr w:type="spellStart"/>
      <w:r w:rsidRPr="001C6B0E">
        <w:rPr>
          <w:rFonts w:ascii="Book Antiqua" w:hAnsi="Book Antiqua"/>
          <w:color w:val="000000"/>
          <w:lang w:val="en-GB"/>
        </w:rPr>
        <w:t>Nurhafizah</w:t>
      </w:r>
      <w:proofErr w:type="spellEnd"/>
      <w:r w:rsidRPr="001C6B0E">
        <w:rPr>
          <w:rFonts w:ascii="Book Antiqua" w:hAnsi="Book Antiqua"/>
          <w:color w:val="000000"/>
          <w:lang w:val="en-GB"/>
        </w:rPr>
        <w:t>, Wilma Rahmah Hidayati</w:t>
      </w:r>
    </w:p>
    <w:p w14:paraId="0B5EFDA0" w14:textId="77777777" w:rsidR="00B51B8E" w:rsidRPr="001C6B0E" w:rsidRDefault="00B51B8E" w:rsidP="00B51B8E">
      <w:pPr>
        <w:tabs>
          <w:tab w:val="left" w:pos="6237"/>
        </w:tabs>
        <w:adjustRightInd w:val="0"/>
        <w:spacing w:after="0" w:line="240" w:lineRule="auto"/>
        <w:rPr>
          <w:rFonts w:ascii="Book Antiqua" w:hAnsi="Book Antiqua"/>
          <w:color w:val="000000"/>
        </w:rPr>
      </w:pPr>
      <w:r w:rsidRPr="001C6B0E">
        <w:rPr>
          <w:rFonts w:ascii="Book Antiqua" w:hAnsi="Book Antiqua"/>
          <w:color w:val="000000"/>
        </w:rPr>
        <w:sym w:font="Wingdings" w:char="F02A"/>
      </w:r>
      <w:r w:rsidRPr="001C6B0E">
        <w:rPr>
          <w:rFonts w:ascii="Book Antiqua" w:hAnsi="Book Antiqua"/>
          <w:color w:val="000000"/>
        </w:rPr>
        <w:t xml:space="preserve"> </w:t>
      </w:r>
      <w:r w:rsidRPr="001C6B0E">
        <w:rPr>
          <w:rFonts w:ascii="Book Antiqua" w:hAnsi="Book Antiqua"/>
        </w:rPr>
        <w:t>Corresponding author :</w:t>
      </w:r>
      <w:r w:rsidRPr="001C6B0E">
        <w:rPr>
          <w:rFonts w:ascii="Book Antiqua" w:hAnsi="Book Antiqua"/>
        </w:rPr>
        <w:tab/>
      </w:r>
    </w:p>
    <w:p w14:paraId="56348EBB" w14:textId="77777777" w:rsidR="00B51B8E" w:rsidRPr="001C6B0E" w:rsidRDefault="00B51B8E" w:rsidP="00B51B8E">
      <w:pPr>
        <w:tabs>
          <w:tab w:val="left" w:pos="6237"/>
        </w:tabs>
        <w:adjustRightInd w:val="0"/>
        <w:spacing w:after="0" w:line="240" w:lineRule="auto"/>
        <w:rPr>
          <w:rFonts w:ascii="Book Antiqua" w:hAnsi="Book Antiqua"/>
          <w:color w:val="000000"/>
        </w:rPr>
      </w:pPr>
      <w:r w:rsidRPr="001C6B0E">
        <w:rPr>
          <w:rFonts w:ascii="Book Antiqua" w:hAnsi="Book Antiqua"/>
        </w:rPr>
        <w:t xml:space="preserve">Email Address : </w:t>
      </w:r>
      <w:hyperlink r:id="rId9" w:history="1">
        <w:r w:rsidRPr="001C6B0E">
          <w:rPr>
            <w:rStyle w:val="Hyperlink"/>
            <w:rFonts w:ascii="Book Antiqua" w:hAnsi="Book Antiqua"/>
            <w:lang w:val="en-GB"/>
          </w:rPr>
          <w:t>nurhafizah_ismail87@yahoo.com</w:t>
        </w:r>
      </w:hyperlink>
      <w:r w:rsidRPr="001C6B0E">
        <w:rPr>
          <w:rFonts w:ascii="Book Antiqua" w:hAnsi="Book Antiqua"/>
          <w:lang w:val="en-GB"/>
        </w:rPr>
        <w:t xml:space="preserve"> </w:t>
      </w:r>
    </w:p>
    <w:p w14:paraId="39549132" w14:textId="77777777" w:rsidR="00B51B8E" w:rsidRPr="001C6B0E" w:rsidRDefault="00B51B8E" w:rsidP="00B51B8E">
      <w:pPr>
        <w:tabs>
          <w:tab w:val="left" w:pos="6237"/>
        </w:tabs>
        <w:adjustRightInd w:val="0"/>
        <w:spacing w:after="0" w:line="240" w:lineRule="auto"/>
        <w:rPr>
          <w:rFonts w:ascii="Book Antiqua" w:hAnsi="Book Antiqua"/>
        </w:rPr>
      </w:pPr>
      <w:r w:rsidRPr="001C6B0E">
        <w:rPr>
          <w:rFonts w:ascii="Book Antiqua" w:hAnsi="Book Antiqua"/>
          <w:color w:val="000000"/>
        </w:rPr>
        <w:t>Received tanggal bulan tahun, Accepted tanggal bulan tahun, Published tanggal bulan tahun</w:t>
      </w:r>
    </w:p>
    <w:p w14:paraId="714E8820" w14:textId="3C432804" w:rsidR="00B51B8E" w:rsidRPr="001C6B0E" w:rsidRDefault="008F68B8" w:rsidP="00CA4747">
      <w:pPr>
        <w:jc w:val="both"/>
        <w:rPr>
          <w:rFonts w:ascii="Book Antiqua" w:hAnsi="Book Antiqua" w:cs="Times New Roman"/>
          <w:lang w:val="en-GB"/>
        </w:rPr>
      </w:pPr>
      <w:r w:rsidRPr="001C6B0E">
        <w:rPr>
          <w:rFonts w:ascii="Book Antiqua" w:hAnsi="Book Antiqua"/>
          <w:color w:val="414141"/>
          <w:shd w:val="clear" w:color="auto" w:fill="FFFFFF"/>
        </w:rPr>
        <w:t xml:space="preserve">the strata </w:t>
      </w:r>
      <w:r w:rsidR="003F3161">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author":[{"dropping-particle":"","family":"Sugiyono","given":"","non-dropping-particle":"","parse-names":false,"suffix":""}],"id":"ITEM-1","issued":{"date-parts":[["2018"]]},"number-of-pages":"38","publisher":"Alfabeta","publisher-place":"Bandung","title":"Metode Penelitian Kuantitatif, Kualitatif, dan R&amp;D","type":"book"},"uris":["http://www.mendeley.com/documents/?uuid=ffcc8c04-417e-4284-8d4f-e2df2b7dba91"]}],"mendeley":{"formattedCitation":"(Sugiyono, 2018)","plainTextFormattedCitation":"(Sugiyono, 2018)","previouslyFormattedCitation":"(Sugiyono, 2018)"},"properties":{"noteIndex":0},"schema":"https://github.com/citation-style-language/schema/raw/master/csl-citation.json"}</w:instrText>
      </w:r>
      <w:r w:rsidR="003F3161">
        <w:rPr>
          <w:rFonts w:ascii="Book Antiqua" w:hAnsi="Book Antiqua"/>
          <w:color w:val="414141"/>
          <w:shd w:val="clear" w:color="auto" w:fill="FFFFFF"/>
        </w:rPr>
        <w:fldChar w:fldCharType="separate"/>
      </w:r>
      <w:r w:rsidR="003F3161" w:rsidRPr="003F3161">
        <w:rPr>
          <w:rFonts w:ascii="Book Antiqua" w:hAnsi="Book Antiqua"/>
          <w:noProof/>
          <w:color w:val="414141"/>
          <w:shd w:val="clear" w:color="auto" w:fill="FFFFFF"/>
        </w:rPr>
        <w:t>(Sugiyono, 2018)</w:t>
      </w:r>
      <w:r w:rsidR="003F3161">
        <w:rPr>
          <w:rFonts w:ascii="Book Antiqua" w:hAnsi="Book Antiqua"/>
          <w:color w:val="414141"/>
          <w:shd w:val="clear" w:color="auto" w:fill="FFFFFF"/>
        </w:rPr>
        <w:fldChar w:fldCharType="end"/>
      </w:r>
      <w:r w:rsidRPr="001C6B0E">
        <w:rPr>
          <w:rFonts w:ascii="Book Antiqua" w:hAnsi="Book Antiqua"/>
          <w:color w:val="414141"/>
          <w:shd w:val="clear" w:color="auto" w:fill="FFFFFF"/>
        </w:rPr>
        <w:t>. The research data collection was obtained from the results of distributing questionnaires which were processed in tabular form, so that through the table the percentage score to measure and determine the results of parental observations of children with high and low scores of internet addiction in children. The questionnaire contains statements in the form of a Likert scale which are filled out by research respondents according to the circumstances they experience. To find out the high and low categories of the results of the study, interpretation was carried out with very high, high, medium, low and very low classifications. Based on the interpretation of the data, the results of the research categories can be seen related to the high or low internet addiction in children in Nagari Lima Kaum.</w:t>
      </w:r>
    </w:p>
    <w:p w14:paraId="1452264B" w14:textId="77777777" w:rsidR="00B45062" w:rsidRPr="001C6B0E" w:rsidRDefault="00611480" w:rsidP="00B45062">
      <w:pPr>
        <w:spacing w:before="120" w:after="0" w:line="240" w:lineRule="auto"/>
        <w:rPr>
          <w:rFonts w:ascii="Book Antiqua" w:hAnsi="Book Antiqua"/>
          <w:color w:val="414141"/>
          <w:sz w:val="26"/>
          <w:szCs w:val="26"/>
          <w:shd w:val="clear" w:color="auto" w:fill="FFFFFF"/>
        </w:rPr>
      </w:pPr>
      <w:r w:rsidRPr="001C6B0E">
        <w:rPr>
          <w:rFonts w:ascii="Book Antiqua" w:hAnsi="Book Antiqua"/>
          <w:b/>
          <w:bCs/>
          <w:color w:val="414141"/>
          <w:sz w:val="26"/>
          <w:szCs w:val="26"/>
          <w:shd w:val="clear" w:color="auto" w:fill="FFFFFF"/>
          <w:lang w:val="en-GB"/>
        </w:rPr>
        <w:t>Results and discussion</w:t>
      </w:r>
      <w:r w:rsidRPr="001C6B0E">
        <w:rPr>
          <w:rFonts w:ascii="Book Antiqua" w:hAnsi="Book Antiqua"/>
          <w:color w:val="414141"/>
          <w:sz w:val="26"/>
          <w:szCs w:val="26"/>
          <w:shd w:val="clear" w:color="auto" w:fill="FFFFFF"/>
        </w:rPr>
        <w:t xml:space="preserve"> </w:t>
      </w:r>
    </w:p>
    <w:p w14:paraId="4A8CA0FC" w14:textId="14582362" w:rsidR="00B51B8E" w:rsidRPr="001C6B0E" w:rsidRDefault="009F4CE9" w:rsidP="00015B3B">
      <w:pPr>
        <w:spacing w:after="0" w:line="240" w:lineRule="auto"/>
        <w:ind w:firstLine="709"/>
        <w:rPr>
          <w:rFonts w:ascii="Book Antiqua" w:hAnsi="Book Antiqua" w:cs="Times New Roman"/>
          <w:lang w:val="en-GB"/>
        </w:rPr>
      </w:pPr>
      <w:r w:rsidRPr="001C6B0E">
        <w:rPr>
          <w:rFonts w:ascii="Book Antiqua" w:hAnsi="Book Antiqua"/>
          <w:color w:val="414141"/>
          <w:shd w:val="clear" w:color="auto" w:fill="FFFFFF"/>
        </w:rPr>
        <w:t>Following are the results along with a discussion of the research that has been done regarding the review of internet addiction cases from the perspective of early childhood. The results of research conducted in Nagari Lima Kaum are known as of the 35 respondents who filled out the research questionnaire as follows:</w:t>
      </w:r>
    </w:p>
    <w:p w14:paraId="3BA6A182" w14:textId="07D07F0F" w:rsidR="00B51B8E" w:rsidRPr="001C6B0E" w:rsidRDefault="00B51B8E" w:rsidP="00B51B8E">
      <w:pPr>
        <w:spacing w:before="120" w:after="0"/>
        <w:ind w:firstLine="567"/>
        <w:jc w:val="both"/>
        <w:rPr>
          <w:rFonts w:ascii="Book Antiqua" w:hAnsi="Book Antiqua" w:cs="Times New Roman"/>
          <w:lang w:val="en-GB"/>
        </w:rPr>
      </w:pPr>
    </w:p>
    <w:tbl>
      <w:tblPr>
        <w:tblW w:w="49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1279"/>
        <w:gridCol w:w="989"/>
        <w:gridCol w:w="850"/>
      </w:tblGrid>
      <w:tr w:rsidR="00B51B8E" w:rsidRPr="001C6B0E" w14:paraId="62EB4148" w14:textId="77777777" w:rsidTr="004472DF">
        <w:trPr>
          <w:jc w:val="center"/>
        </w:trPr>
        <w:tc>
          <w:tcPr>
            <w:tcW w:w="1838" w:type="dxa"/>
            <w:shd w:val="clear" w:color="auto" w:fill="E2EFD9" w:themeFill="accent6" w:themeFillTint="33"/>
            <w:vAlign w:val="center"/>
          </w:tcPr>
          <w:p w14:paraId="028EBBD1" w14:textId="77777777" w:rsidR="00B51B8E" w:rsidRPr="001C6B0E" w:rsidRDefault="00B51B8E" w:rsidP="004472DF">
            <w:pPr>
              <w:tabs>
                <w:tab w:val="left" w:pos="284"/>
              </w:tabs>
              <w:spacing w:after="0" w:line="240" w:lineRule="auto"/>
              <w:jc w:val="center"/>
              <w:rPr>
                <w:rFonts w:ascii="Book Antiqua" w:eastAsia="Times New Roman" w:hAnsi="Book Antiqua" w:cs="Times New Roman"/>
                <w:b/>
                <w:color w:val="000000"/>
              </w:rPr>
            </w:pPr>
            <w:r w:rsidRPr="001C6B0E">
              <w:rPr>
                <w:rFonts w:ascii="Book Antiqua" w:eastAsia="Times New Roman" w:hAnsi="Book Antiqua" w:cs="Times New Roman"/>
                <w:b/>
                <w:color w:val="000000"/>
              </w:rPr>
              <w:t>Category</w:t>
            </w:r>
          </w:p>
        </w:tc>
        <w:tc>
          <w:tcPr>
            <w:tcW w:w="1279" w:type="dxa"/>
            <w:shd w:val="clear" w:color="auto" w:fill="E2EFD9" w:themeFill="accent6" w:themeFillTint="33"/>
            <w:vAlign w:val="center"/>
          </w:tcPr>
          <w:p w14:paraId="38C7EE42" w14:textId="77777777" w:rsidR="00B51B8E" w:rsidRPr="001C6B0E" w:rsidRDefault="00B51B8E" w:rsidP="004472DF">
            <w:pPr>
              <w:tabs>
                <w:tab w:val="left" w:pos="284"/>
              </w:tabs>
              <w:spacing w:after="0" w:line="240" w:lineRule="auto"/>
              <w:jc w:val="center"/>
              <w:rPr>
                <w:rFonts w:ascii="Book Antiqua" w:eastAsia="Times New Roman" w:hAnsi="Book Antiqua" w:cs="Times New Roman"/>
                <w:b/>
                <w:color w:val="000000"/>
              </w:rPr>
            </w:pPr>
            <w:r w:rsidRPr="001C6B0E">
              <w:rPr>
                <w:rFonts w:ascii="Book Antiqua" w:eastAsia="Times New Roman" w:hAnsi="Book Antiqua" w:cs="Times New Roman"/>
                <w:b/>
                <w:color w:val="000000"/>
              </w:rPr>
              <w:t>interval</w:t>
            </w:r>
          </w:p>
        </w:tc>
        <w:tc>
          <w:tcPr>
            <w:tcW w:w="989" w:type="dxa"/>
            <w:shd w:val="clear" w:color="auto" w:fill="E2EFD9" w:themeFill="accent6" w:themeFillTint="33"/>
            <w:vAlign w:val="center"/>
          </w:tcPr>
          <w:p w14:paraId="690C2FB2" w14:textId="77777777" w:rsidR="00B51B8E" w:rsidRPr="001C6B0E" w:rsidRDefault="00B51B8E" w:rsidP="004472DF">
            <w:pPr>
              <w:tabs>
                <w:tab w:val="left" w:pos="284"/>
              </w:tabs>
              <w:spacing w:after="0" w:line="240" w:lineRule="auto"/>
              <w:jc w:val="center"/>
              <w:rPr>
                <w:rFonts w:ascii="Book Antiqua" w:eastAsia="Times New Roman" w:hAnsi="Book Antiqua" w:cs="Times New Roman"/>
                <w:b/>
                <w:color w:val="000000"/>
              </w:rPr>
            </w:pPr>
            <w:r w:rsidRPr="001C6B0E">
              <w:rPr>
                <w:rFonts w:ascii="Book Antiqua" w:eastAsia="Times New Roman" w:hAnsi="Book Antiqua" w:cs="Times New Roman"/>
                <w:b/>
                <w:color w:val="000000"/>
              </w:rPr>
              <w:t>f</w:t>
            </w:r>
          </w:p>
        </w:tc>
        <w:tc>
          <w:tcPr>
            <w:tcW w:w="850" w:type="dxa"/>
            <w:shd w:val="clear" w:color="auto" w:fill="E2EFD9" w:themeFill="accent6" w:themeFillTint="33"/>
            <w:vAlign w:val="center"/>
          </w:tcPr>
          <w:p w14:paraId="138EA8B7" w14:textId="77777777" w:rsidR="00B51B8E" w:rsidRPr="001C6B0E" w:rsidRDefault="00B51B8E" w:rsidP="004472DF">
            <w:pPr>
              <w:tabs>
                <w:tab w:val="left" w:pos="284"/>
              </w:tabs>
              <w:spacing w:after="0" w:line="240" w:lineRule="auto"/>
              <w:jc w:val="center"/>
              <w:rPr>
                <w:rFonts w:ascii="Book Antiqua" w:eastAsia="Times New Roman" w:hAnsi="Book Antiqua" w:cs="Times New Roman"/>
                <w:b/>
                <w:color w:val="000000"/>
              </w:rPr>
            </w:pPr>
            <w:r w:rsidRPr="001C6B0E">
              <w:rPr>
                <w:rFonts w:ascii="Book Antiqua" w:eastAsia="Times New Roman" w:hAnsi="Book Antiqua" w:cs="Times New Roman"/>
                <w:b/>
                <w:color w:val="000000"/>
              </w:rPr>
              <w:t>%</w:t>
            </w:r>
          </w:p>
        </w:tc>
      </w:tr>
      <w:tr w:rsidR="00B51B8E" w:rsidRPr="001C6B0E" w14:paraId="05389F18" w14:textId="77777777" w:rsidTr="004472DF">
        <w:trPr>
          <w:jc w:val="center"/>
        </w:trPr>
        <w:tc>
          <w:tcPr>
            <w:tcW w:w="1838" w:type="dxa"/>
            <w:vAlign w:val="center"/>
          </w:tcPr>
          <w:p w14:paraId="763447F6"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Very high</w:t>
            </w:r>
          </w:p>
        </w:tc>
        <w:tc>
          <w:tcPr>
            <w:tcW w:w="1279" w:type="dxa"/>
            <w:vAlign w:val="center"/>
          </w:tcPr>
          <w:p w14:paraId="4EB99C48"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84-99</w:t>
            </w:r>
          </w:p>
        </w:tc>
        <w:tc>
          <w:tcPr>
            <w:tcW w:w="989" w:type="dxa"/>
            <w:vAlign w:val="center"/>
          </w:tcPr>
          <w:p w14:paraId="41AD4FFF"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0</w:t>
            </w:r>
          </w:p>
        </w:tc>
        <w:tc>
          <w:tcPr>
            <w:tcW w:w="850" w:type="dxa"/>
            <w:vAlign w:val="center"/>
          </w:tcPr>
          <w:p w14:paraId="30E2BB4F"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0</w:t>
            </w:r>
          </w:p>
        </w:tc>
      </w:tr>
      <w:tr w:rsidR="00B51B8E" w:rsidRPr="001C6B0E" w14:paraId="0F576E54" w14:textId="77777777" w:rsidTr="004472DF">
        <w:trPr>
          <w:jc w:val="center"/>
        </w:trPr>
        <w:tc>
          <w:tcPr>
            <w:tcW w:w="1838" w:type="dxa"/>
            <w:vAlign w:val="center"/>
          </w:tcPr>
          <w:p w14:paraId="683C0394"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Tall</w:t>
            </w:r>
          </w:p>
        </w:tc>
        <w:tc>
          <w:tcPr>
            <w:tcW w:w="1279" w:type="dxa"/>
            <w:vAlign w:val="center"/>
          </w:tcPr>
          <w:p w14:paraId="616236E1"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68-83</w:t>
            </w:r>
          </w:p>
        </w:tc>
        <w:tc>
          <w:tcPr>
            <w:tcW w:w="989" w:type="dxa"/>
            <w:vAlign w:val="center"/>
          </w:tcPr>
          <w:p w14:paraId="0FE04815"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23</w:t>
            </w:r>
          </w:p>
        </w:tc>
        <w:tc>
          <w:tcPr>
            <w:tcW w:w="850" w:type="dxa"/>
            <w:vAlign w:val="center"/>
          </w:tcPr>
          <w:p w14:paraId="2A3A0826"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66</w:t>
            </w:r>
          </w:p>
        </w:tc>
      </w:tr>
      <w:tr w:rsidR="00B51B8E" w:rsidRPr="001C6B0E" w14:paraId="3508A267" w14:textId="77777777" w:rsidTr="004472DF">
        <w:trPr>
          <w:jc w:val="center"/>
        </w:trPr>
        <w:tc>
          <w:tcPr>
            <w:tcW w:w="1838" w:type="dxa"/>
            <w:vAlign w:val="center"/>
          </w:tcPr>
          <w:p w14:paraId="28303BCC"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Currently</w:t>
            </w:r>
          </w:p>
        </w:tc>
        <w:tc>
          <w:tcPr>
            <w:tcW w:w="1279" w:type="dxa"/>
            <w:vAlign w:val="center"/>
          </w:tcPr>
          <w:p w14:paraId="5D72CC30"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52-67</w:t>
            </w:r>
          </w:p>
        </w:tc>
        <w:tc>
          <w:tcPr>
            <w:tcW w:w="989" w:type="dxa"/>
            <w:vAlign w:val="center"/>
          </w:tcPr>
          <w:p w14:paraId="1810276E"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7</w:t>
            </w:r>
          </w:p>
        </w:tc>
        <w:tc>
          <w:tcPr>
            <w:tcW w:w="850" w:type="dxa"/>
            <w:vAlign w:val="center"/>
          </w:tcPr>
          <w:p w14:paraId="3EC56035"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20</w:t>
            </w:r>
          </w:p>
        </w:tc>
      </w:tr>
      <w:tr w:rsidR="00B51B8E" w:rsidRPr="001C6B0E" w14:paraId="6801A913" w14:textId="77777777" w:rsidTr="004472DF">
        <w:trPr>
          <w:jc w:val="center"/>
        </w:trPr>
        <w:tc>
          <w:tcPr>
            <w:tcW w:w="1838" w:type="dxa"/>
            <w:vAlign w:val="center"/>
          </w:tcPr>
          <w:p w14:paraId="274B1865"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Low</w:t>
            </w:r>
          </w:p>
        </w:tc>
        <w:tc>
          <w:tcPr>
            <w:tcW w:w="1279" w:type="dxa"/>
            <w:vAlign w:val="center"/>
          </w:tcPr>
          <w:p w14:paraId="06F39F68"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36-51</w:t>
            </w:r>
          </w:p>
        </w:tc>
        <w:tc>
          <w:tcPr>
            <w:tcW w:w="989" w:type="dxa"/>
            <w:vAlign w:val="center"/>
          </w:tcPr>
          <w:p w14:paraId="4B36FB8C"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3</w:t>
            </w:r>
          </w:p>
        </w:tc>
        <w:tc>
          <w:tcPr>
            <w:tcW w:w="850" w:type="dxa"/>
            <w:vAlign w:val="center"/>
          </w:tcPr>
          <w:p w14:paraId="175D0E7E"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8</w:t>
            </w:r>
          </w:p>
        </w:tc>
      </w:tr>
      <w:tr w:rsidR="00B51B8E" w:rsidRPr="001C6B0E" w14:paraId="5294EB1E" w14:textId="77777777" w:rsidTr="004472DF">
        <w:trPr>
          <w:jc w:val="center"/>
        </w:trPr>
        <w:tc>
          <w:tcPr>
            <w:tcW w:w="1838" w:type="dxa"/>
            <w:vAlign w:val="center"/>
          </w:tcPr>
          <w:p w14:paraId="22C02BAD"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Very Low</w:t>
            </w:r>
          </w:p>
        </w:tc>
        <w:tc>
          <w:tcPr>
            <w:tcW w:w="1279" w:type="dxa"/>
            <w:vAlign w:val="center"/>
          </w:tcPr>
          <w:p w14:paraId="4158434B"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20 -35</w:t>
            </w:r>
          </w:p>
        </w:tc>
        <w:tc>
          <w:tcPr>
            <w:tcW w:w="989" w:type="dxa"/>
            <w:vAlign w:val="center"/>
          </w:tcPr>
          <w:p w14:paraId="721A7DF8"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2</w:t>
            </w:r>
          </w:p>
        </w:tc>
        <w:tc>
          <w:tcPr>
            <w:tcW w:w="850" w:type="dxa"/>
            <w:vAlign w:val="center"/>
          </w:tcPr>
          <w:p w14:paraId="7D5F783E"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6</w:t>
            </w:r>
          </w:p>
        </w:tc>
      </w:tr>
      <w:tr w:rsidR="00B51B8E" w:rsidRPr="001C6B0E" w14:paraId="0104C815" w14:textId="77777777" w:rsidTr="004472DF">
        <w:trPr>
          <w:jc w:val="center"/>
        </w:trPr>
        <w:tc>
          <w:tcPr>
            <w:tcW w:w="3117" w:type="dxa"/>
            <w:gridSpan w:val="2"/>
            <w:vAlign w:val="center"/>
          </w:tcPr>
          <w:p w14:paraId="360CBCD5"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b/>
                <w:color w:val="000000"/>
              </w:rPr>
              <w:t>Total</w:t>
            </w:r>
          </w:p>
        </w:tc>
        <w:tc>
          <w:tcPr>
            <w:tcW w:w="989" w:type="dxa"/>
            <w:vAlign w:val="center"/>
          </w:tcPr>
          <w:p w14:paraId="21B5168A"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35</w:t>
            </w:r>
          </w:p>
        </w:tc>
        <w:tc>
          <w:tcPr>
            <w:tcW w:w="850" w:type="dxa"/>
            <w:vAlign w:val="center"/>
          </w:tcPr>
          <w:p w14:paraId="3B2E79D6" w14:textId="77777777" w:rsidR="00B51B8E" w:rsidRPr="001C6B0E" w:rsidRDefault="00B51B8E" w:rsidP="004472DF">
            <w:pPr>
              <w:tabs>
                <w:tab w:val="left" w:pos="284"/>
              </w:tabs>
              <w:spacing w:after="0" w:line="240" w:lineRule="auto"/>
              <w:jc w:val="center"/>
              <w:rPr>
                <w:rFonts w:ascii="Book Antiqua" w:eastAsia="Times New Roman" w:hAnsi="Book Antiqua" w:cs="Times New Roman"/>
                <w:color w:val="000000"/>
              </w:rPr>
            </w:pPr>
            <w:r w:rsidRPr="001C6B0E">
              <w:rPr>
                <w:rFonts w:ascii="Book Antiqua" w:eastAsia="Times New Roman" w:hAnsi="Book Antiqua" w:cs="Times New Roman"/>
                <w:color w:val="000000"/>
              </w:rPr>
              <w:t>100</w:t>
            </w:r>
          </w:p>
        </w:tc>
      </w:tr>
    </w:tbl>
    <w:p w14:paraId="2F7C9017" w14:textId="77777777" w:rsidR="00B51B8E" w:rsidRPr="001C6B0E" w:rsidRDefault="00B51B8E" w:rsidP="00B51B8E">
      <w:pPr>
        <w:spacing w:after="0"/>
        <w:ind w:left="426" w:firstLine="425"/>
        <w:jc w:val="both"/>
        <w:rPr>
          <w:rFonts w:ascii="Book Antiqua" w:hAnsi="Book Antiqua" w:cs="Times New Roman"/>
          <w:lang w:val="en-GB"/>
        </w:rPr>
      </w:pPr>
    </w:p>
    <w:p w14:paraId="61C06DD3" w14:textId="77777777" w:rsidR="00015B3B" w:rsidRDefault="00D87907" w:rsidP="00015B3B">
      <w:pPr>
        <w:spacing w:after="0" w:line="240" w:lineRule="auto"/>
        <w:ind w:firstLine="567"/>
        <w:jc w:val="both"/>
        <w:rPr>
          <w:rFonts w:ascii="Book Antiqua" w:hAnsi="Book Antiqua"/>
          <w:color w:val="414141"/>
          <w:shd w:val="clear" w:color="auto" w:fill="FFFFFF"/>
        </w:rPr>
      </w:pPr>
      <w:r w:rsidRPr="001C6B0E">
        <w:rPr>
          <w:rFonts w:ascii="Book Antiqua" w:hAnsi="Book Antiqua"/>
          <w:color w:val="414141"/>
          <w:shd w:val="clear" w:color="auto" w:fill="FFFFFF"/>
        </w:rPr>
        <w:t>In the table above, it is known that 66% of respondents are in the high category with many respondents, namely 23 respondents. Furthermore, 20% of respondents are in the medium category with 7 respondents, 8% of respondents are in the low category with 3 respondents, and 6% of respondents are in the very low category with 2 respondents. Based on the results of the research data, it is known that the level of internet addiction (internet addiction) in Nagari Lima is in the high category with the respondents' answers being 66% or 23 people. This figure can be a record and reference as well as an illustration for parents and the community to overcome the high rate of internet addiction in children in Nagari Lima Kaum. Through this explanation, it can be concluded that the level of internet addiction in Nagari Lima Kaum is in the high category and requires special attention by parents and the surrounding environment so that children can avoid the negative effects of gadgets and internet technology that can affect their next lives.</w:t>
      </w:r>
    </w:p>
    <w:p w14:paraId="662EC2E1" w14:textId="4E15AE82" w:rsidR="00D87907" w:rsidRPr="001C6B0E" w:rsidRDefault="00931A49" w:rsidP="00015B3B">
      <w:pPr>
        <w:spacing w:after="0" w:line="240" w:lineRule="auto"/>
        <w:ind w:firstLine="567"/>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According to research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author":[{"dropping-particle":"","family":"Sunita","given":"Indian","non-dropping-particle":"","parse-names":false,"suffix":""},{"dropping-particle":"","family":"Mayasari","given":"Eva","non-dropping-particle":"","parse-names":false,"suffix":""}],"container-title":"Jurnal Endurance","id":"ITEM-1","issue":"38","issued":{"date-parts":[["2018"]]},"page":"510-514","title":"Pengawasan Orang Tua terhadap Dampak Penggunaan Gadget pada Anak","type":"article-journal","volume":"3"},"uris":["http://www.mendeley.com/documents/?uuid=286812f5-894e-4f13-87e8-c39308b746b3"]}],"mendeley":{"formattedCitation":"(Sunita &amp; Mayasari, 2018)","manualFormatting":"Sunita &amp; Mayasari (2018)","plainTextFormattedCitation":"(Sunita &amp; Mayasari, 2018)","previouslyFormattedCitation":"(Sunita &amp; Mayasari, 2018)"},"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Sunita &amp; Mayasari</w:t>
      </w:r>
      <w:r w:rsidR="0037603E">
        <w:rPr>
          <w:rFonts w:ascii="Book Antiqua" w:hAnsi="Book Antiqua"/>
          <w:noProof/>
          <w:color w:val="414141"/>
          <w:shd w:val="clear" w:color="auto" w:fill="FFFFFF"/>
          <w:lang w:val="en-GB"/>
        </w:rPr>
        <w:t xml:space="preserve"> (</w:t>
      </w:r>
      <w:r w:rsidR="0037603E" w:rsidRPr="0037603E">
        <w:rPr>
          <w:rFonts w:ascii="Book Antiqua" w:hAnsi="Book Antiqua"/>
          <w:noProof/>
          <w:color w:val="414141"/>
          <w:shd w:val="clear" w:color="auto" w:fill="FFFFFF"/>
        </w:rPr>
        <w:t>2018)</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parents' love for children makes parents continue to lend their gadgets to children and some even give special gadgets to their children even though they know the impact that gadgets can have. This is also done so that the child becomes calm and does not interfere with the activities of the parents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DOI":"10.4108/eai.3-11-2018.2285748","author":[{"dropping-particle":"","family":"Wardi","given":"H","non-dropping-particle":"","parse-names":false,"suffix":""},{"dropping-particle":"","family":"Maya","given":"D","non-dropping-particle":"","parse-names":false,"suffix":""},{"dropping-particle":"","family":"Tambunan","given":"H P","non-dropping-particle":"","parse-names":false,"suffix":""}],"container-title":"Proceedings of the 2nd Annual Conference of Engineering and Implementation on Vocational Education (ACEIVE 2018)","id":"ITEM-1","issued":{"date-parts":[["2018"]]},"page":"1-7","title":"The Influence of Internet on Gadget on the Development of Children ' s Social and Emotional Development","type":"paper-conference"},"uris":["http://www.mendeley.com/documents/?uuid=8b2f26d6-ff10-49ea-b9c2-5c1167106806"]}],"mendeley":{"formattedCitation":"(Wardi et al., 2018)","plainTextFormattedCitation":"(Wardi et al., 2018)","previouslyFormattedCitation":"(Wardi et al., 2018)"},"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Wardi et al., 2018)</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This is in accordance with the initial observation data found by researchers that parents tend to give gadgets to children as a form of solution so that children are not fussy and do not interfere with the activities they are doing. In the process of conducting the research, this statement is also included and included in the research questionnaire in order to clarify and confirm the circumstances or facts that occur in the field. The result is also known that parents choose gadgets as a tool to calm children so they don't interfere with work. In addition, parents who </w:t>
      </w:r>
      <w:r w:rsidRPr="001C6B0E">
        <w:rPr>
          <w:rFonts w:ascii="Book Antiqua" w:hAnsi="Book Antiqua"/>
          <w:color w:val="414141"/>
          <w:shd w:val="clear" w:color="auto" w:fill="FFFFFF"/>
        </w:rPr>
        <w:lastRenderedPageBreak/>
        <w:t>have the status of office workers also make gadgets as a form of entertainment for children so that children become calm. Other findings were also found when observing tourist attractions, places of worship and culinary places that gadgets are one of the most effective choices given by parents to children so that children are not fussy and can sit quietly.</w:t>
      </w:r>
    </w:p>
    <w:p w14:paraId="42ECE662" w14:textId="68AC2156" w:rsidR="00015B3B" w:rsidRDefault="003A7095" w:rsidP="00015B3B">
      <w:pPr>
        <w:spacing w:after="0" w:line="240" w:lineRule="auto"/>
        <w:ind w:firstLine="567"/>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This reason is the basis for parents when giving gadgets to children. But without realizing it, the use of gadgets from an early age can have a negative impact and a bad influence on the life of the next child. The use of gadgets without supervision, restrictions, and directions from parents can also increase the amount of internet addiction in children. There are several negative impacts that result from gadgets if the child is addicted, which results in decreased writing and reading activities, decreased social skills, and a selfish attitude. Young children are still unable to distinguish between good and bad, and this will be a problem if children accidentally access pornographic materials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abstract":"Gadgets are one of the products of modern technology that are widely used by humans, there are many benefits that can be felt from gadgets but if they are used excessively without any control, it can have a negative effect on users, especially if the user is an early age wich is an infortant age in human life. The pupose of this research is to analyzeuse gadgets by early childhood and their role in assisting the use of gadgets. This research uses an approach with the type of case study method. The results of the study show that children use gadgets to play games, watch entertainment on youtube and also to learn to read and count from the \" Aplikasi Belajar TK dan PAUD Lengkap\". Children often focus when their parent call, sometimes while when they are not given permission to play gadgets, children also seem to have problems in their speaking skills, even though the child is already 6 yeas old, many of words spoken by child still cannot be understood. In an effort made by parents to prevent negative things from using gadgets by accompanying children when using gadgets, ensuring that they do not see content that is not appropriate for the child's age.","author":[{"dropping-particle":"","family":"Sri Rahayu","given":"Nur","non-dropping-particle":"","parse-names":false,"suffix":""},{"dropping-particle":"","family":"Elan","given":"","non-dropping-particle":"","parse-names":false,"suffix":""},{"dropping-particle":"","family":"Mulyadi","given":"Sima","non-dropping-particle":"","parse-names":false,"suffix":""}],"container-title":"Desember","id":"ITEM-1","issue":"2","issued":{"date-parts":[["2021"]]},"page":"202-210","title":"Analisis Penggunaan Gadget Pada Anak Usia Dini","type":"article-journal","volume":"5"},"uris":["http://www.mendeley.com/documents/?uuid=e70cf596-0116-453a-a114-b095348aad76"]}],"mendeley":{"formattedCitation":"(Sri Rahayu et al., 2021)","plainTextFormattedCitation":"(Sri Rahayu et al., 2021)","previouslyFormattedCitation":"(Sri Rahayu et al., 2021)"},"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Sri Rahayu et al., 2021)</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Not only that, children's concentration power can also be affected as a result of internet addiction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DOI":"10.32505/atfaluna.v3i2.1966","ISSN":"2655-8572","abstract":"During the Covid-19 pandemic, school from home (SFH) policy was regulated with the aim of inhibiting the spread of the virus. The SFH process makes children interact frequently with gadgets because learning is occurred online, however in practice, they must refer to the national curriculum. This study aims to find out the effects of using gadgets during the Covid-19 pandemic on children's behavior. This research is a descriptive quantitative research. The population of the study were 74 kindergarten’ students in Pekanbaru City, Riau Province. Researchers took 50% of the population so that from 74 people, 30 children were taken to be the trial sample and the rest were the research samples, as many as 37 children. The results showed that the most dominant effect of using gadgets during the Covid-19 pandemic on children's behavior was in the compulsion indicator. For further research, it can be investigated the influence of these aspects with parenting styles.","author":[{"dropping-particle":"","family":"Maria","given":"Ilga","non-dropping-particle":"","parse-names":false,"suffix":""},{"dropping-particle":"","family":"Novianti","given":"Ria","non-dropping-particle":"","parse-names":false,"suffix":""}],"container-title":"A</w:instrText>
      </w:r>
      <w:r w:rsidR="0037603E">
        <w:rPr>
          <w:rFonts w:ascii="Cambria" w:hAnsi="Cambria" w:cs="Cambria"/>
          <w:color w:val="414141"/>
          <w:shd w:val="clear" w:color="auto" w:fill="FFFFFF"/>
        </w:rPr>
        <w:instrText>ṭ</w:instrText>
      </w:r>
      <w:r w:rsidR="0037603E">
        <w:rPr>
          <w:rFonts w:ascii="Book Antiqua" w:hAnsi="Book Antiqua"/>
          <w:color w:val="414141"/>
          <w:shd w:val="clear" w:color="auto" w:fill="FFFFFF"/>
        </w:rPr>
        <w:instrText>fāluna: Journal of Islamic Early Childhood Education","id":"ITEM-1","issue":"2","issued":{"date-parts":[["2020"]]},"page":"74-81","title":"Efek Penggunaan Gadget pada Masa Pandemi Covid-19 terhadap Perilaku Anak (The Effects of Using Gadgets during the Covid-19 Pandemic on Children's Behaviour)","type":"article-journal","volume":"3"},"uris":["http://www.mendeley.com/documents/?uuid=e43fc037-d89a-4555-872e-3f67db89ee3b"]}],"mendeley":{"formattedCitation":"(Maria &amp; Novianti, 2020)","plainTextFormattedCitation":"(Maria &amp; Novianti, 2020)","previouslyFormattedCitation":"(Maria &amp; Novianti, 2020)"},"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Maria &amp; Novianti, 2020)</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w:t>
      </w:r>
    </w:p>
    <w:p w14:paraId="63A28C49" w14:textId="68864B77" w:rsidR="003A7095" w:rsidRPr="001C6B0E" w:rsidRDefault="00252A9C" w:rsidP="00015B3B">
      <w:pPr>
        <w:spacing w:after="0" w:line="240" w:lineRule="auto"/>
        <w:ind w:firstLine="567"/>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In addition, children who often spend time with gadgets will tend to be angry and rebellious because they feel disturbed when playing games and are lazy to do routines and other activities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author":[{"dropping-particle":"","family":"Saroinsong","given":"Wulan P","non-dropping-particle":"","parse-names":false,"suffix":""},{"dropping-particle":"","family":"Sidiq","given":"Brwa A","non-dropping-particle":"","parse-names":false,"suffix":""},{"dropping-particle":"","family":"Maulida","given":"Maya H","non-dropping-particle":"","parse-names":false,"suffix":""},{"dropping-particle":"","family":"Rahmayanti","given":"Asti","non-dropping-particle":"","parse-names":false,"suffix":""},{"dropping-particle":"","family":"Aini","given":"Fadhila D N","non-dropping-particle":"","parse-names":false,"suffix":""}],"container-title":"Atlantis Press: Advances in Social Science, Education and Humanities Research","id":"ITEM-1","issued":{"date-parts":[["2021"]]},"page":"1140-1144","title":"Internet Fancy of Children Has Escalated Parents ' Anxiety","type":"article-journal","volume":"618"},"uris":["http://www.mendeley.com/documents/?uuid=f9505861-243b-4854-8ca7-37d7b392de96"]}],"mendeley":{"formattedCitation":"(Saroinsong et al., 2021)","plainTextFormattedCitation":"(Saroinsong et al., 2021)","previouslyFormattedCitation":"(Saroinsong et al., 2021)"},"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Saroinsong et al., 2021)</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The danger of radiation from gadgets is also one of the harmful effects because over time it can reduce the ability of vision due to exposure to radiation, in addition to reducing the ability to capture learning because it is not focused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author":[{"dropping-particle":"","family":"Iqbal","given":"Muhammad","non-dropping-particle":"","parse-names":false,"suffix":""},{"dropping-particle":"","family":"Amri","given":"Ulil","non-dropping-particle":"","parse-names":false,"suffix":""},{"dropping-particle":"","family":"Bahtiar","given":"Reza Syehma","non-dropping-particle":"","parse-names":false,"suffix":""},{"dropping-particle":"","family":"Pratiwi","given":"Desi Eka","non-dropping-particle":"","parse-names":false,"suffix":""}],"container-title":"Trapsila: Jurnal Pendidikan Dasar","id":"ITEM-1","issue":"2","issued":{"date-parts":[["2020"]]},"page":"14-23","title":"Dampak Penggunaan Gadget terhadap Kemampuan Interaksi Anak Sekolah Dasar pada Situasi Pandemi Covid-19 ’","type":"article-journal","volume":"2"},"uris":["http://www.mendeley.com/documents/?uuid=7b3fc9ac-c171-4626-bac4-1ebc7cbc7492"]}],"mendeley":{"formattedCitation":"(Iqbal et al., 2020)","plainTextFormattedCitation":"(Iqbal et al., 2020)","previouslyFormattedCitation":"(Iqbal et al., 2020)"},"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Iqbal et al., 2020)</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 So this will certainly be very dangerous for the next child's life if left alone.</w:t>
      </w:r>
    </w:p>
    <w:p w14:paraId="5BDDA76F" w14:textId="4154591E" w:rsidR="007C036B" w:rsidRPr="001C6B0E" w:rsidRDefault="007C036B" w:rsidP="00015B3B">
      <w:pPr>
        <w:spacing w:after="0" w:line="240" w:lineRule="auto"/>
        <w:ind w:firstLine="567"/>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According to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abstract":"Between 2008-2009, Indonesia had financial crisis which made companies tried hard to stabilize its economy and found solutions or preventive action to resolve the problems of the crisis. Several ways can be applied to resolved these risks, and hedging activity was one solution. Data sampling in this article were taken from automotive industry listed at Indonesian Stock Exchange (BEI) between 2010-2014. The purpose of this study is to determine activity of derivative instruments to hedge the volatility in economic conditions of internal and external company. Internal economy condition is described by financial distress and external economy condition is described by economic exposure. Logistic regression analysis is a tool used in this research. The results indicate that financial distress provides significant negative effect on implementation of hedging activities, while economic exposure does not affect the implementation of hedging activities. Further research can use other sector or using all sector companies listed at the Indonesian Stock Exchange (BEI) and with a longer period of time. However, added some independent variables can affect hedging activities such as interest rates and inflation","author":[{"dropping-particle":"","family":"Nurhaeda","given":"","non-dropping-particle":"","parse-names":false,"suffix":""}],"container-title":"ECEIJ: Early Childhood Education Indonesian Journal","id":"ITEM-1","issue":"2","issued":{"date-parts":[["2018"]]},"page":"70-78","title":"Dampak Penggunaan Gadget Pada Anak Usia Dini Dalam Pandangan Islam di PAUD Terpadu Mutiara Hati Palu","type":"article-journal","volume":"1"},"uris":["http://www.mendeley.com/documents/?uuid=1672cd9d-289d-455c-9230-a90e96b2a845"]}],"mendeley":{"formattedCitation":"(Nurhaeda, 2018)","manualFormatting":"Nurhaeda (2018)","plainTextFormattedCitation":"(Nurhaeda, 2018)","previouslyFormattedCitation":"(Nurhaeda, 2018)"},"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Nurhaeda</w:t>
      </w:r>
      <w:r w:rsidR="0037603E">
        <w:rPr>
          <w:rFonts w:ascii="Book Antiqua" w:hAnsi="Book Antiqua"/>
          <w:noProof/>
          <w:color w:val="414141"/>
          <w:shd w:val="clear" w:color="auto" w:fill="FFFFFF"/>
          <w:lang w:val="en-GB"/>
        </w:rPr>
        <w:t xml:space="preserve"> (</w:t>
      </w:r>
      <w:r w:rsidR="0037603E" w:rsidRPr="0037603E">
        <w:rPr>
          <w:rFonts w:ascii="Book Antiqua" w:hAnsi="Book Antiqua"/>
          <w:noProof/>
          <w:color w:val="414141"/>
          <w:shd w:val="clear" w:color="auto" w:fill="FFFFFF"/>
        </w:rPr>
        <w:t>2018)</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one of the causes of internet addiction in early childhood is because of the interesting features offered by gadget technology. So this makes the users happy. Anything can be accessed and searched for information through this mobile phone without any restrictions on access, time and place. In addition, lack of parental attention and supervision can also have a negative impact on children. Parents feel that their work has become lighter since the existence of gadgets and the internet, because children can sit still when they have been lent a gadget, so they don't interfere with other parents' activities.</w:t>
      </w:r>
    </w:p>
    <w:p w14:paraId="24F6CCA5" w14:textId="3A84545C" w:rsidR="00A77E98" w:rsidRPr="001C6B0E" w:rsidRDefault="00A77E98" w:rsidP="00015B3B">
      <w:pPr>
        <w:spacing w:after="0" w:line="240" w:lineRule="auto"/>
        <w:ind w:firstLine="567"/>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Based on the above, it can be seen that the role of parents is very important and very much needed in maintaining and caring for children so that they do not fall into the negative things of using gadgets. Limitations in the use of gadgets are needed so as not to become addicted to children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abstract":"The use of gadgets and the internet in early childhood can have both positive and negative impacts. The use of child-adapted gadget technology as a medium for distance learning can create an interactive and engaging environment. However, excessive use of gadgets can cause several problems, including sleeping difficulty, decreased quality of work, lack of concentration, and the need for treatment, pharmacological and psychological treatment. The purpose of this study is to describe parents' perceptions of the gadgets’ benefits as a medium for distance learning (DL) in the Cirebon District, West Java, Indonesia. It employed the uses and gratification theory as a framework. The data collection technique utilized a google form questionnaire that was distributed and answered as many as 80. The data were analyzed using SPSS and interpreted using quantitative descriptive methods. The results showed that parents agreed and considered it very important that distance learning was carried out using gadgets and the internet, distance learning was carried out in the afternoon after returning from work, and the features needed and deemed necessary were WhatsApp and video call. Parents agreed that gadgets had benefits during distance learning for early childhood development, including getting stimulation from the teacher, reducing children's boredom at home, and meeting and communicating with classmates even though it was shorter and more virtual. The field findings revealed that parents faced several obstacles in the form of difficult locations to reach by the internet, inadequate gadget devices, parents' knowledge of application features on gadgets, and economic limitations to meet quota needs.","author":[{"dropping-particle":"","family":"Suzana","given":"Suzana","non-dropping-particle":"","parse-names":false,"suffix":""},{"dropping-particle":"","family":"Munajim","given":"Ahmad","non-dropping-particle":"","parse-names":false,"suffix":""},{"dropping-particle":"","family":"Casta","given":"Casta","non-dropping-particle":"","parse-names":false,"suffix":""},{"dropping-particle":"","family":"Pratama","given":"Gama","non-dropping-particle":"","parse-names":false,"suffix":""},{"dropping-particle":"","family":"Sulaeman","given":"Eman","non-dropping-particle":"","parse-names":false,"suffix":""},{"dropping-particle":"","family":"Sukarnoto","given":"Toto","non-dropping-particle":"","parse-names":false,"suffix":""},{"dropping-particle":"","family":"Ridwan","given":"Mohammad","non-dropping-particle":"","parse-names":false,"suffix":""},{"dropping-particle":"","family":"Karim","given":"Abdul","non-dropping-particle":"","parse-names":false,"suffix":""}],"container-title":"PalArch's Journal of Archaeology of Egypt/Egyptology","id":"ITEM-1","issue":"7","issued":{"date-parts":[["2020"]]},"page":"8019-8028","title":"Gadget and the internet for early childhood distance learning","type":"article-journal","volume":"17"},"uris":["http://www.mendeley.com/documents/?uuid=df547121-02ec-4754-96e0-c1b90bda475a"]}],"mendeley":{"formattedCitation":"(Suzana et al., 2020)","plainTextFormattedCitation":"(Suzana et al., 2020)","previouslyFormattedCitation":"(Suzana et al., 2020)"},"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Suzana et al., 2020)</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 The concept of parenting is the most important key, so that children can be directed and guided in a good direction so that the realization of a virtuous human being and good character.</w:t>
      </w:r>
    </w:p>
    <w:p w14:paraId="6B544816" w14:textId="531B1C95" w:rsidR="00DB2C8C" w:rsidRPr="001C6B0E" w:rsidRDefault="00DB2C8C" w:rsidP="00B51B8E">
      <w:pPr>
        <w:spacing w:line="240" w:lineRule="auto"/>
        <w:ind w:firstLine="567"/>
        <w:jc w:val="both"/>
        <w:rPr>
          <w:rFonts w:ascii="Book Antiqua" w:hAnsi="Book Antiqua" w:cs="Times New Roman"/>
          <w:lang w:val="en-GB"/>
        </w:rPr>
      </w:pPr>
      <w:r w:rsidRPr="001C6B0E">
        <w:rPr>
          <w:rFonts w:ascii="Book Antiqua" w:hAnsi="Book Antiqua"/>
          <w:color w:val="414141"/>
          <w:shd w:val="clear" w:color="auto" w:fill="FFFFFF"/>
        </w:rPr>
        <w:t xml:space="preserve">According to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author":[{"dropping-particle":"","family":"Sunita","given":"Indian","non-dropping-particle":"","parse-names":false,"suffix":""},{"dropping-particle":"","family":"Mayasari","given":"Eva","non-dropping-particle":"","parse-names":false,"suffix":""}],"container-title":"Jurnal Endurance","id":"ITEM-1","issue":"38","issued":{"date-parts":[["2018"]]},"page":"510-514","title":"Pengawasan Orang Tua terhadap Dampak Penggunaan Gadget pada Anak","type":"article-journal","volume":"3"},"uris":["http://www.mendeley.com/documents/?uuid=286812f5-894e-4f13-87e8-c39308b746b3"]}],"mendeley":{"formattedCitation":"(Sunita &amp; Mayasari, 2018)","manualFormatting":"Sunita &amp; Mayasari (2018)","plainTextFormattedCitation":"(Sunita &amp; Mayasari, 2018)","previouslyFormattedCitation":"(Sunita &amp; Mayasari, 2018)"},"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Sunita &amp; Mayasari</w:t>
      </w:r>
      <w:r w:rsidR="0037603E">
        <w:rPr>
          <w:rFonts w:ascii="Book Antiqua" w:hAnsi="Book Antiqua"/>
          <w:noProof/>
          <w:color w:val="414141"/>
          <w:shd w:val="clear" w:color="auto" w:fill="FFFFFF"/>
          <w:lang w:val="en-GB"/>
        </w:rPr>
        <w:t xml:space="preserve"> (</w:t>
      </w:r>
      <w:r w:rsidR="0037603E" w:rsidRPr="0037603E">
        <w:rPr>
          <w:rFonts w:ascii="Book Antiqua" w:hAnsi="Book Antiqua"/>
          <w:noProof/>
          <w:color w:val="414141"/>
          <w:shd w:val="clear" w:color="auto" w:fill="FFFFFF"/>
        </w:rPr>
        <w:t>2018)</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there are several ways that can be applied to children so that children do not become addicted to using gadgets, namely limiting children's use of gadgets, developing children's talents and interests, often giving time to play together with children, inviting children to play outside. </w:t>
      </w:r>
      <w:r w:rsidR="0037603E">
        <w:rPr>
          <w:rFonts w:ascii="Book Antiqua" w:hAnsi="Book Antiqua"/>
          <w:color w:val="414141"/>
          <w:shd w:val="clear" w:color="auto" w:fill="FFFFFF"/>
        </w:rPr>
        <w:fldChar w:fldCharType="begin" w:fldLock="1"/>
      </w:r>
      <w:r w:rsidR="0037603E">
        <w:rPr>
          <w:rFonts w:ascii="Book Antiqua" w:hAnsi="Book Antiqua"/>
          <w:color w:val="414141"/>
          <w:shd w:val="clear" w:color="auto" w:fill="FFFFFF"/>
        </w:rPr>
        <w:instrText>ADDIN CSL_CITATION {"citationItems":[{"id":"ITEM-1","itemData":{"DOI":"10.31851/pernik.v2i2.3840","ISSN":"2622-5174","abstract":"Gadget merupakan suatu teknologi terbaru yang memiliki fungsi tertentu yang berguna bagi manusia untuk mempermudahkan komunikasi, yang menjadi kebutuhan yang harus ada dalam genggaman guna mempermudahkan komunikasi. Pembahasan mengenai komunikasi orang tua terhadap anak dalam mencegah dampak negatif gadget, bisa diambil kesimpulan tentang pengaruh gadget terhadap akhlak anak dalam studi kasus di TK Elektrina Kertapati Palembang, dampak dari tekhnologi khususnya gadget terhadap pembentukan kepribadian anak antara lain anak akan menjadi lebih pemalas, kurangnya rasa percaya diri pada anak, berkurangnya kemampuan berkomunikasi anak, anak akan lebih tertutup (introvert), ketergantungan anak untuk terus bermain gadget, dan dampak negatif yang paling berbahaya adalah anak dengan bebas dapat mengakses situs-situs dewasa di internet yang dapat merusak moral anak. Dalam mengatasi ketergantungan gadget anak orang tua dapat memberikan kesibukan kegiatan kepada anakanya, mengganti gadget dengan alat bermain tradisisonal, mengajak anak untuk explore alam yang paling penting yaitu orang tua bisa meluangkan waktunya untuk bermain dan berkomunikasi dengan anaknya. Sebagai orang tua yang cerdas, orang tua harus memberikan batasan waktu kepada anaknya untuk bermain gadget, selalu mendampingi anak saat bermain gadget, memberikan pengertian tentang dampak positif dan negatif tekhnologi sehingga anak tau mana yang baik dan yang buruk, dan orang tua harus memantau kegiatan anak setiap harinya.","author":[{"dropping-particle":"","family":"Midayana","given":"","non-dropping-particle":"","parse-names":false,"suffix":""},{"dropping-particle":"","family":"Darmawani","given":"Evia","non-dropping-particle":"","parse-names":false,"suffix":""},{"dropping-particle":"","family":"Andriani","given":"Dessi","non-dropping-particle":"","parse-names":false,"suffix":""}],"container-title":"PERNIK : Jurnal Pendidikan Anak Usia Dini","id":"ITEM-1","issue":"1","issued":{"date-parts":[["2021"]]},"page":"78","title":"Dampak Penggunaan Gadget Pada Anak Usia Dini ( Studi Kasus Di TK Elekrina Kertapati Palembang)","type":"article-journal","volume":"2"},"uris":["http://www.mendeley.com/documents/?uuid=9908f0a3-e218-4ac7-9676-d24c4bfacec8"]}],"mendeley":{"formattedCitation":"(Midayana et al., 2021)","manualFormatting":"Midayana et al (2021)","plainTextFormattedCitation":"(Midayana et al., 2021)","previouslyFormattedCitation":"(Midayana et al., 2021)"},"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Midayana et al</w:t>
      </w:r>
      <w:r w:rsidR="0037603E">
        <w:rPr>
          <w:rFonts w:ascii="Book Antiqua" w:hAnsi="Book Antiqua"/>
          <w:noProof/>
          <w:color w:val="414141"/>
          <w:shd w:val="clear" w:color="auto" w:fill="FFFFFF"/>
          <w:lang w:val="en-GB"/>
        </w:rPr>
        <w:t xml:space="preserve"> (</w:t>
      </w:r>
      <w:r w:rsidR="0037603E" w:rsidRPr="0037603E">
        <w:rPr>
          <w:rFonts w:ascii="Book Antiqua" w:hAnsi="Book Antiqua"/>
          <w:noProof/>
          <w:color w:val="414141"/>
          <w:shd w:val="clear" w:color="auto" w:fill="FFFFFF"/>
        </w:rPr>
        <w:t>2021)</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 xml:space="preserve"> also said that other ways to overcome problems so that children avoid gadget addiction are limiting the time they use gadgets consistently, parents educating themselves about gadgets, providing assistance and supervision to children when using gadgets, providing understanding about behavior on the internet to children, directing children to play without gadgets. In addition, parents must be wiser in facilitating children with gadgets even though parents also have other activities in their work </w:t>
      </w:r>
      <w:r w:rsidR="0037603E">
        <w:rPr>
          <w:rFonts w:ascii="Book Antiqua" w:hAnsi="Book Antiqua"/>
          <w:color w:val="414141"/>
          <w:shd w:val="clear" w:color="auto" w:fill="FFFFFF"/>
        </w:rPr>
        <w:fldChar w:fldCharType="begin" w:fldLock="1"/>
      </w:r>
      <w:r w:rsidR="006B5581">
        <w:rPr>
          <w:rFonts w:ascii="Book Antiqua" w:hAnsi="Book Antiqua"/>
          <w:color w:val="414141"/>
          <w:shd w:val="clear" w:color="auto" w:fill="FFFFFF"/>
        </w:rPr>
        <w:instrText>ADDIN CSL_CITATION {"citationItems":[{"id":"ITEM-1","itemData":{"ISSN":"14465442","abstract":"Ecological systems theory assumes that child development is the consequence of ongoing reciprocal and spiraling interactions between the child and his/her microsystem (immediate home, school, and community environments). The increasing presence of digital technologies in children's immediate environments suggests the need for the proposed theoretical techno-microsystem. The ecological techno-microsystem situates the developing child in the context of Internet use in home, school, and community environments. Preliminary validation of the ecological techno-microsystem requires description of children's uses of the Internet across three environments and comprehensive measures of child development. Ninety-one children (37 males and 54 females; mean age 10.7 years) completed rating scales of their Internet use. Additionally, parents and teachers completed rating scales of child social, emotional, physical, and cognitive development. Significant correlations between specific uses of the Internet in specific contexts and specific measures of child development support the theoretical utility of the ecological techno-microsystem. The developmental consequences of Internet use varied as a function of elements of the microsystem (e.g., home and school characteristics) and elements of the technology (e.g., instant messaging versus email).","author":[{"dropping-particle":"","family":"Johnson","given":"Genevieve Marie","non-dropping-particle":"","parse-names":false,"suffix":""}],"container-title":"Australian Journal of Educational and Developmental Psychology","id":"ITEM-1","issue":"780","issued":{"date-parts":[["2010"]]},"page":"32-43","title":"Internet use and child development: The techno-microsystem","type":"article-journal","volume":"10"},"uris":["http://www.mendeley.com/documents/?uuid=6f83d1a1-28d9-4eb6-9e37-cfbf662556ea"]}],"mendeley":{"formattedCitation":"(Johnson, 2010)","plainTextFormattedCitation":"(Johnson, 2010)","previouslyFormattedCitation":"(Johnson, 2010)"},"properties":{"noteIndex":0},"schema":"https://github.com/citation-style-language/schema/raw/master/csl-citation.json"}</w:instrText>
      </w:r>
      <w:r w:rsidR="0037603E">
        <w:rPr>
          <w:rFonts w:ascii="Book Antiqua" w:hAnsi="Book Antiqua"/>
          <w:color w:val="414141"/>
          <w:shd w:val="clear" w:color="auto" w:fill="FFFFFF"/>
        </w:rPr>
        <w:fldChar w:fldCharType="separate"/>
      </w:r>
      <w:r w:rsidR="0037603E" w:rsidRPr="0037603E">
        <w:rPr>
          <w:rFonts w:ascii="Book Antiqua" w:hAnsi="Book Antiqua"/>
          <w:noProof/>
          <w:color w:val="414141"/>
          <w:shd w:val="clear" w:color="auto" w:fill="FFFFFF"/>
        </w:rPr>
        <w:t>(Johnson, 2010)</w:t>
      </w:r>
      <w:r w:rsidR="0037603E">
        <w:rPr>
          <w:rFonts w:ascii="Book Antiqua" w:hAnsi="Book Antiqua"/>
          <w:color w:val="414141"/>
          <w:shd w:val="clear" w:color="auto" w:fill="FFFFFF"/>
        </w:rPr>
        <w:fldChar w:fldCharType="end"/>
      </w:r>
      <w:r w:rsidRPr="001C6B0E">
        <w:rPr>
          <w:rFonts w:ascii="Book Antiqua" w:hAnsi="Book Antiqua"/>
          <w:color w:val="414141"/>
          <w:shd w:val="clear" w:color="auto" w:fill="FFFFFF"/>
        </w:rPr>
        <w:t>.</w:t>
      </w:r>
    </w:p>
    <w:p w14:paraId="5AF12103" w14:textId="77777777" w:rsidR="00B45062" w:rsidRPr="001C6B0E" w:rsidRDefault="00B45062" w:rsidP="00015B3B">
      <w:pPr>
        <w:spacing w:after="0" w:line="240" w:lineRule="auto"/>
        <w:jc w:val="both"/>
        <w:rPr>
          <w:rFonts w:ascii="Book Antiqua" w:hAnsi="Book Antiqua"/>
          <w:b/>
          <w:bCs/>
          <w:color w:val="414141"/>
          <w:sz w:val="26"/>
          <w:szCs w:val="26"/>
          <w:shd w:val="clear" w:color="auto" w:fill="FFFFFF"/>
          <w:lang w:val="en-GB"/>
        </w:rPr>
      </w:pPr>
      <w:r w:rsidRPr="001C6B0E">
        <w:rPr>
          <w:rFonts w:ascii="Book Antiqua" w:hAnsi="Book Antiqua"/>
          <w:b/>
          <w:bCs/>
          <w:color w:val="414141"/>
          <w:sz w:val="26"/>
          <w:szCs w:val="26"/>
          <w:shd w:val="clear" w:color="auto" w:fill="FFFFFF"/>
          <w:lang w:val="en-GB"/>
        </w:rPr>
        <w:t xml:space="preserve">Conclusion </w:t>
      </w:r>
    </w:p>
    <w:p w14:paraId="7E6CA1DB" w14:textId="4AA91B21" w:rsidR="00B51B8E" w:rsidRDefault="0078053A" w:rsidP="00015B3B">
      <w:pPr>
        <w:spacing w:after="0" w:line="240" w:lineRule="auto"/>
        <w:ind w:firstLine="709"/>
        <w:jc w:val="both"/>
        <w:rPr>
          <w:rFonts w:ascii="Book Antiqua" w:hAnsi="Book Antiqua"/>
          <w:color w:val="414141"/>
          <w:shd w:val="clear" w:color="auto" w:fill="FFFFFF"/>
        </w:rPr>
      </w:pPr>
      <w:r w:rsidRPr="001C6B0E">
        <w:rPr>
          <w:rFonts w:ascii="Book Antiqua" w:hAnsi="Book Antiqua"/>
          <w:color w:val="414141"/>
          <w:shd w:val="clear" w:color="auto" w:fill="FFFFFF"/>
        </w:rPr>
        <w:t xml:space="preserve">Based on the results of research data, we can know that the number of gadgets used in early childhood in Nagari Lima Kaum belongs to the high category, which illustrates the high use of gadgets in early childhood in Nagari. This situation can be one of the influences for the next child's life if there is no supervision from parents. Therefore, children need supervision and direction from parents in using gadgets. Limiting the time of using gadgets can be one way so that children do not feel addicted to playing with gadgets, besides providing education that is in accordance with the level of understanding of children regarding gadgets, and taking </w:t>
      </w:r>
      <w:r w:rsidRPr="001C6B0E">
        <w:rPr>
          <w:rFonts w:ascii="Book Antiqua" w:hAnsi="Book Antiqua"/>
          <w:color w:val="414141"/>
          <w:shd w:val="clear" w:color="auto" w:fill="FFFFFF"/>
        </w:rPr>
        <w:lastRenderedPageBreak/>
        <w:t>time to play with children, so this can be a way to avoid children from addiction to using gadgets and the internet.</w:t>
      </w:r>
    </w:p>
    <w:p w14:paraId="54829AAD" w14:textId="3174C8F3" w:rsidR="00015B3B" w:rsidRDefault="00015B3B" w:rsidP="00015B3B">
      <w:pPr>
        <w:spacing w:after="0" w:line="240" w:lineRule="auto"/>
        <w:ind w:firstLine="709"/>
        <w:jc w:val="both"/>
        <w:rPr>
          <w:rFonts w:ascii="Book Antiqua" w:hAnsi="Book Antiqua"/>
          <w:color w:val="414141"/>
          <w:shd w:val="clear" w:color="auto" w:fill="FFFFFF"/>
        </w:rPr>
      </w:pPr>
    </w:p>
    <w:p w14:paraId="684DCD8B" w14:textId="77777777" w:rsidR="00015B3B" w:rsidRPr="001C6B0E" w:rsidRDefault="00015B3B" w:rsidP="00015B3B">
      <w:pPr>
        <w:spacing w:after="0" w:line="240" w:lineRule="auto"/>
        <w:ind w:firstLine="709"/>
        <w:jc w:val="both"/>
        <w:rPr>
          <w:rFonts w:ascii="Book Antiqua" w:hAnsi="Book Antiqua" w:cs="Times New Roman"/>
          <w:lang w:val="en-GB"/>
        </w:rPr>
      </w:pPr>
    </w:p>
    <w:p w14:paraId="496C87EC" w14:textId="03F7D761" w:rsidR="00B45062" w:rsidRPr="001C6B0E" w:rsidRDefault="00B45062" w:rsidP="00015B3B">
      <w:pPr>
        <w:spacing w:after="0" w:line="240" w:lineRule="auto"/>
        <w:jc w:val="both"/>
        <w:rPr>
          <w:rFonts w:ascii="Book Antiqua" w:hAnsi="Book Antiqua" w:cs="Times New Roman"/>
          <w:b/>
          <w:bCs/>
          <w:sz w:val="26"/>
          <w:szCs w:val="26"/>
          <w:lang w:val="en-GB"/>
        </w:rPr>
      </w:pPr>
      <w:r w:rsidRPr="001C6B0E">
        <w:rPr>
          <w:rFonts w:ascii="Book Antiqua" w:hAnsi="Book Antiqua" w:cs="Times New Roman"/>
          <w:b/>
          <w:bCs/>
          <w:sz w:val="26"/>
          <w:szCs w:val="26"/>
          <w:lang w:val="en-GB"/>
        </w:rPr>
        <w:t>Ackno</w:t>
      </w:r>
      <w:r w:rsidR="00AE37E9" w:rsidRPr="001C6B0E">
        <w:rPr>
          <w:rFonts w:ascii="Book Antiqua" w:hAnsi="Book Antiqua" w:cs="Times New Roman"/>
          <w:b/>
          <w:bCs/>
          <w:sz w:val="26"/>
          <w:szCs w:val="26"/>
          <w:lang w:val="en-GB"/>
        </w:rPr>
        <w:t>w</w:t>
      </w:r>
      <w:r w:rsidRPr="001C6B0E">
        <w:rPr>
          <w:rFonts w:ascii="Book Antiqua" w:hAnsi="Book Antiqua" w:cs="Times New Roman"/>
          <w:b/>
          <w:bCs/>
          <w:sz w:val="26"/>
          <w:szCs w:val="26"/>
          <w:lang w:val="en-GB"/>
        </w:rPr>
        <w:t>ledgement</w:t>
      </w:r>
    </w:p>
    <w:p w14:paraId="59B50659" w14:textId="2AC1EB64" w:rsidR="00B51B8E" w:rsidRDefault="00A714B0" w:rsidP="00015B3B">
      <w:pPr>
        <w:spacing w:after="0" w:line="240" w:lineRule="auto"/>
        <w:ind w:firstLine="720"/>
        <w:jc w:val="both"/>
        <w:rPr>
          <w:rFonts w:ascii="Book Antiqua" w:hAnsi="Book Antiqua" w:cs="Times New Roman"/>
          <w:lang w:val="en-GB"/>
        </w:rPr>
      </w:pPr>
      <w:r w:rsidRPr="001C6B0E">
        <w:rPr>
          <w:rFonts w:ascii="Book Antiqua" w:hAnsi="Book Antiqua" w:cs="Times New Roman"/>
          <w:lang w:val="en-GB"/>
        </w:rPr>
        <w:t>T</w:t>
      </w:r>
      <w:r w:rsidR="00B51B8E" w:rsidRPr="001C6B0E">
        <w:rPr>
          <w:rFonts w:ascii="Book Antiqua" w:hAnsi="Book Antiqua" w:cs="Times New Roman"/>
          <w:lang w:val="en-GB"/>
        </w:rPr>
        <w:t>hank you to whole related parties   with study this namely parents of students, institutions school, and to schools that have help and give endorsement to writer so that finish writing related with topic research you want researched.</w:t>
      </w:r>
    </w:p>
    <w:p w14:paraId="6C7027AD" w14:textId="77777777" w:rsidR="003B7566" w:rsidRPr="001C6B0E" w:rsidRDefault="003B7566" w:rsidP="00015B3B">
      <w:pPr>
        <w:spacing w:after="0" w:line="240" w:lineRule="auto"/>
        <w:ind w:firstLine="720"/>
        <w:jc w:val="both"/>
        <w:rPr>
          <w:rFonts w:ascii="Book Antiqua" w:hAnsi="Book Antiqua" w:cs="Times New Roman"/>
          <w:lang w:val="en-GB"/>
        </w:rPr>
      </w:pPr>
    </w:p>
    <w:p w14:paraId="1D88E302" w14:textId="73A85070" w:rsidR="00AE37E9" w:rsidRPr="001C6B0E" w:rsidRDefault="00AE37E9" w:rsidP="003B7566">
      <w:pPr>
        <w:widowControl w:val="0"/>
        <w:autoSpaceDE w:val="0"/>
        <w:autoSpaceDN w:val="0"/>
        <w:adjustRightInd w:val="0"/>
        <w:spacing w:after="0" w:line="240" w:lineRule="auto"/>
        <w:ind w:left="482" w:hanging="482"/>
        <w:rPr>
          <w:rFonts w:ascii="Book Antiqua" w:hAnsi="Book Antiqua" w:cs="Times New Roman"/>
          <w:b/>
          <w:bCs/>
          <w:sz w:val="26"/>
          <w:szCs w:val="26"/>
          <w:lang w:val="en-GB"/>
        </w:rPr>
      </w:pPr>
      <w:r w:rsidRPr="001C6B0E">
        <w:rPr>
          <w:rFonts w:ascii="Book Antiqua" w:hAnsi="Book Antiqua" w:cs="Times New Roman"/>
          <w:b/>
          <w:bCs/>
          <w:sz w:val="26"/>
          <w:szCs w:val="26"/>
          <w:lang w:val="en-GB"/>
        </w:rPr>
        <w:t>Reference</w:t>
      </w:r>
    </w:p>
    <w:p w14:paraId="58E7044E" w14:textId="7B0C8217" w:rsidR="006B5581" w:rsidRPr="006B5581" w:rsidRDefault="001C6B0E"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1C6B0E">
        <w:rPr>
          <w:rFonts w:ascii="Book Antiqua" w:hAnsi="Book Antiqua" w:cs="Times New Roman"/>
          <w:lang w:val="en-GB"/>
        </w:rPr>
        <w:fldChar w:fldCharType="begin" w:fldLock="1"/>
      </w:r>
      <w:r w:rsidRPr="001C6B0E">
        <w:rPr>
          <w:rFonts w:ascii="Book Antiqua" w:hAnsi="Book Antiqua" w:cs="Times New Roman"/>
          <w:lang w:val="en-GB"/>
        </w:rPr>
        <w:instrText xml:space="preserve">ADDIN Mendeley Bibliography CSL_BIBLIOGRAPHY </w:instrText>
      </w:r>
      <w:r w:rsidRPr="001C6B0E">
        <w:rPr>
          <w:rFonts w:ascii="Book Antiqua" w:hAnsi="Book Antiqua" w:cs="Times New Roman"/>
          <w:lang w:val="en-GB"/>
        </w:rPr>
        <w:fldChar w:fldCharType="separate"/>
      </w:r>
      <w:r w:rsidR="006B5581" w:rsidRPr="006B5581">
        <w:rPr>
          <w:rFonts w:ascii="Book Antiqua" w:hAnsi="Book Antiqua" w:cs="Times New Roman"/>
          <w:noProof/>
          <w:szCs w:val="24"/>
        </w:rPr>
        <w:t xml:space="preserve">Alia, T., &amp; Irwansyah, I. (2018). Pendampingan Orang Tua pada Anak Usia Dini dalam Penggunaan Teknologi Digital [Parent Mentoring of Young Children in the Use of Digital Technology]. </w:t>
      </w:r>
      <w:r w:rsidR="006B5581" w:rsidRPr="006B5581">
        <w:rPr>
          <w:rFonts w:ascii="Book Antiqua" w:hAnsi="Book Antiqua" w:cs="Times New Roman"/>
          <w:i/>
          <w:iCs/>
          <w:noProof/>
          <w:szCs w:val="24"/>
        </w:rPr>
        <w:t>Polyglot: Jurnal Ilmiah</w:t>
      </w:r>
      <w:r w:rsidR="006B5581" w:rsidRPr="006B5581">
        <w:rPr>
          <w:rFonts w:ascii="Book Antiqua" w:hAnsi="Book Antiqua" w:cs="Times New Roman"/>
          <w:noProof/>
          <w:szCs w:val="24"/>
        </w:rPr>
        <w:t xml:space="preserve">, </w:t>
      </w:r>
      <w:r w:rsidR="006B5581" w:rsidRPr="006B5581">
        <w:rPr>
          <w:rFonts w:ascii="Book Antiqua" w:hAnsi="Book Antiqua" w:cs="Times New Roman"/>
          <w:i/>
          <w:iCs/>
          <w:noProof/>
          <w:szCs w:val="24"/>
        </w:rPr>
        <w:t>14</w:t>
      </w:r>
      <w:r w:rsidR="006B5581" w:rsidRPr="006B5581">
        <w:rPr>
          <w:rFonts w:ascii="Book Antiqua" w:hAnsi="Book Antiqua" w:cs="Times New Roman"/>
          <w:noProof/>
          <w:szCs w:val="24"/>
        </w:rPr>
        <w:t>(1), 65. https://doi.org/10.19166/pji.v14i1.639</w:t>
      </w:r>
    </w:p>
    <w:p w14:paraId="319D0DFC"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Arikunto. (2010). Suharsimi Arikunto.pdf. In </w:t>
      </w:r>
      <w:r w:rsidRPr="006B5581">
        <w:rPr>
          <w:rFonts w:ascii="Book Antiqua" w:hAnsi="Book Antiqua" w:cs="Times New Roman"/>
          <w:i/>
          <w:iCs/>
          <w:noProof/>
          <w:szCs w:val="24"/>
        </w:rPr>
        <w:t>Prosedur Penelitian Suatu Pendekatan Praktik-Revisi ke X</w:t>
      </w:r>
      <w:r w:rsidRPr="006B5581">
        <w:rPr>
          <w:rFonts w:ascii="Book Antiqua" w:hAnsi="Book Antiqua" w:cs="Times New Roman"/>
          <w:noProof/>
          <w:szCs w:val="24"/>
        </w:rPr>
        <w:t>.</w:t>
      </w:r>
    </w:p>
    <w:p w14:paraId="712E5ABB"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Asmawati, L. (2021). Peran Orang Tua dalam Pemanfaatan Teknologi Digital pada Anak Usia Dini. </w:t>
      </w:r>
      <w:r w:rsidRPr="006B5581">
        <w:rPr>
          <w:rFonts w:ascii="Book Antiqua" w:hAnsi="Book Antiqua" w:cs="Times New Roman"/>
          <w:i/>
          <w:iCs/>
          <w:noProof/>
          <w:szCs w:val="24"/>
        </w:rPr>
        <w:t>Jurnal Obsesi</w:t>
      </w:r>
      <w:r w:rsidRPr="006B5581">
        <w:rPr>
          <w:rFonts w:ascii="Times New Roman" w:hAnsi="Times New Roman" w:cs="Times New Roman"/>
          <w:i/>
          <w:iCs/>
          <w:noProof/>
          <w:szCs w:val="24"/>
        </w:rPr>
        <w:t> </w:t>
      </w:r>
      <w:r w:rsidRPr="006B5581">
        <w:rPr>
          <w:rFonts w:ascii="Book Antiqua" w:hAnsi="Book Antiqua" w:cs="Times New Roman"/>
          <w:i/>
          <w:iCs/>
          <w:noProof/>
          <w:szCs w:val="24"/>
        </w:rPr>
        <w:t>: Jurnal Pendidikan Anak Usia Dini</w:t>
      </w:r>
      <w:r w:rsidRPr="006B5581">
        <w:rPr>
          <w:rFonts w:ascii="Book Antiqua" w:hAnsi="Book Antiqua" w:cs="Times New Roman"/>
          <w:noProof/>
          <w:szCs w:val="24"/>
        </w:rPr>
        <w:t xml:space="preserve">, </w:t>
      </w:r>
      <w:r w:rsidRPr="006B5581">
        <w:rPr>
          <w:rFonts w:ascii="Book Antiqua" w:hAnsi="Book Antiqua" w:cs="Times New Roman"/>
          <w:i/>
          <w:iCs/>
          <w:noProof/>
          <w:szCs w:val="24"/>
        </w:rPr>
        <w:t>6</w:t>
      </w:r>
      <w:r w:rsidRPr="006B5581">
        <w:rPr>
          <w:rFonts w:ascii="Book Antiqua" w:hAnsi="Book Antiqua" w:cs="Times New Roman"/>
          <w:noProof/>
          <w:szCs w:val="24"/>
        </w:rPr>
        <w:t>(1), 82–96. https://doi.org/10.31004/obsesi.v6i1.1170</w:t>
      </w:r>
    </w:p>
    <w:p w14:paraId="1A5B9E23"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Barotun Mabaroh, &amp; Sugianti, L. (2021). Gadget Addiction and the Students’ Achievement. </w:t>
      </w:r>
      <w:r w:rsidRPr="006B5581">
        <w:rPr>
          <w:rFonts w:ascii="Book Antiqua" w:hAnsi="Book Antiqua" w:cs="Times New Roman"/>
          <w:i/>
          <w:iCs/>
          <w:noProof/>
          <w:szCs w:val="24"/>
        </w:rPr>
        <w:t>International Journal of Social Learning (IJSL)</w:t>
      </w:r>
      <w:r w:rsidRPr="006B5581">
        <w:rPr>
          <w:rFonts w:ascii="Book Antiqua" w:hAnsi="Book Antiqua" w:cs="Times New Roman"/>
          <w:noProof/>
          <w:szCs w:val="24"/>
        </w:rPr>
        <w:t xml:space="preserve">, </w:t>
      </w:r>
      <w:r w:rsidRPr="006B5581">
        <w:rPr>
          <w:rFonts w:ascii="Book Antiqua" w:hAnsi="Book Antiqua" w:cs="Times New Roman"/>
          <w:i/>
          <w:iCs/>
          <w:noProof/>
          <w:szCs w:val="24"/>
        </w:rPr>
        <w:t>1</w:t>
      </w:r>
      <w:r w:rsidRPr="006B5581">
        <w:rPr>
          <w:rFonts w:ascii="Book Antiqua" w:hAnsi="Book Antiqua" w:cs="Times New Roman"/>
          <w:noProof/>
          <w:szCs w:val="24"/>
        </w:rPr>
        <w:t>(3), 321–332. https://doi.org/10.47134/ijsl.v1i3.59</w:t>
      </w:r>
    </w:p>
    <w:p w14:paraId="47CE7543"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Cahyani, A., Atmaja, K., &amp; Widodo. (2022). The Role of Parents in Monitoring the Negative Impacts of Gadget Usage for Early Childhood during Covid-19 Pandemic Era. </w:t>
      </w:r>
      <w:r w:rsidRPr="006B5581">
        <w:rPr>
          <w:rFonts w:ascii="Book Antiqua" w:hAnsi="Book Antiqua" w:cs="Times New Roman"/>
          <w:i/>
          <w:iCs/>
          <w:noProof/>
          <w:szCs w:val="24"/>
        </w:rPr>
        <w:t>Proceedings of the International Joint Conference on Arts and Humanities 2021 (IJCAH 2021)</w:t>
      </w:r>
      <w:r w:rsidRPr="006B5581">
        <w:rPr>
          <w:rFonts w:ascii="Book Antiqua" w:hAnsi="Book Antiqua" w:cs="Times New Roman"/>
          <w:noProof/>
          <w:szCs w:val="24"/>
        </w:rPr>
        <w:t xml:space="preserve">, </w:t>
      </w:r>
      <w:r w:rsidRPr="006B5581">
        <w:rPr>
          <w:rFonts w:ascii="Book Antiqua" w:hAnsi="Book Antiqua" w:cs="Times New Roman"/>
          <w:i/>
          <w:iCs/>
          <w:noProof/>
          <w:szCs w:val="24"/>
        </w:rPr>
        <w:t>618</w:t>
      </w:r>
      <w:r w:rsidRPr="006B5581">
        <w:rPr>
          <w:rFonts w:ascii="Book Antiqua" w:hAnsi="Book Antiqua" w:cs="Times New Roman"/>
          <w:noProof/>
          <w:szCs w:val="24"/>
        </w:rPr>
        <w:t>(Ijcah), 1105–1116. https://doi.org/10.2991/assehr.k.211223.194</w:t>
      </w:r>
    </w:p>
    <w:p w14:paraId="56756F4B"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Calorina, L., Pawito, &amp; Presetya, H. (2021). The Effect of Gadget Use on Child Development: A Path Analysis Evidence from Melawi, West Kalimantan. </w:t>
      </w:r>
      <w:r w:rsidRPr="006B5581">
        <w:rPr>
          <w:rFonts w:ascii="Book Antiqua" w:hAnsi="Book Antiqua" w:cs="Times New Roman"/>
          <w:i/>
          <w:iCs/>
          <w:noProof/>
          <w:szCs w:val="24"/>
        </w:rPr>
        <w:t>Journal of Maternal and Child Health</w:t>
      </w:r>
      <w:r w:rsidRPr="006B5581">
        <w:rPr>
          <w:rFonts w:ascii="Book Antiqua" w:hAnsi="Book Antiqua" w:cs="Times New Roman"/>
          <w:noProof/>
          <w:szCs w:val="24"/>
        </w:rPr>
        <w:t xml:space="preserve">, </w:t>
      </w:r>
      <w:r w:rsidRPr="006B5581">
        <w:rPr>
          <w:rFonts w:ascii="Book Antiqua" w:hAnsi="Book Antiqua" w:cs="Times New Roman"/>
          <w:i/>
          <w:iCs/>
          <w:noProof/>
          <w:szCs w:val="24"/>
        </w:rPr>
        <w:t>5</w:t>
      </w:r>
      <w:r w:rsidRPr="006B5581">
        <w:rPr>
          <w:rFonts w:ascii="Book Antiqua" w:hAnsi="Book Antiqua" w:cs="Times New Roman"/>
          <w:noProof/>
          <w:szCs w:val="24"/>
        </w:rPr>
        <w:t>(1), 110–119. https://doi.org/10.26911/thejmch.2020.05.01.12</w:t>
      </w:r>
    </w:p>
    <w:p w14:paraId="723B75EC"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Chusna, P. A. (2017). Pengaruh Media Gadget Pada Perkembangan Karakter Anak. </w:t>
      </w:r>
      <w:r w:rsidRPr="006B5581">
        <w:rPr>
          <w:rFonts w:ascii="Book Antiqua" w:hAnsi="Book Antiqua" w:cs="Times New Roman"/>
          <w:i/>
          <w:iCs/>
          <w:noProof/>
          <w:szCs w:val="24"/>
        </w:rPr>
        <w:t>Dinamika Penelitian</w:t>
      </w:r>
      <w:r w:rsidRPr="006B5581">
        <w:rPr>
          <w:rFonts w:ascii="Book Antiqua" w:hAnsi="Book Antiqua" w:cs="Times New Roman"/>
          <w:noProof/>
          <w:szCs w:val="24"/>
        </w:rPr>
        <w:t xml:space="preserve">, </w:t>
      </w:r>
      <w:r w:rsidRPr="006B5581">
        <w:rPr>
          <w:rFonts w:ascii="Book Antiqua" w:hAnsi="Book Antiqua" w:cs="Times New Roman"/>
          <w:i/>
          <w:iCs/>
          <w:noProof/>
          <w:szCs w:val="24"/>
        </w:rPr>
        <w:t>17</w:t>
      </w:r>
      <w:r w:rsidRPr="006B5581">
        <w:rPr>
          <w:rFonts w:ascii="Book Antiqua" w:hAnsi="Book Antiqua" w:cs="Times New Roman"/>
          <w:noProof/>
          <w:szCs w:val="24"/>
        </w:rPr>
        <w:t>(2), 315–330.</w:t>
      </w:r>
    </w:p>
    <w:p w14:paraId="6E27CB3A"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Hadisi, L. (2015). Pendidikan Karakter Pada Anak Usia DIni. </w:t>
      </w:r>
      <w:r w:rsidRPr="006B5581">
        <w:rPr>
          <w:rFonts w:ascii="Book Antiqua" w:hAnsi="Book Antiqua" w:cs="Times New Roman"/>
          <w:i/>
          <w:iCs/>
          <w:noProof/>
          <w:szCs w:val="24"/>
        </w:rPr>
        <w:t>Jurnal Al-Ta’dib</w:t>
      </w:r>
      <w:r w:rsidRPr="006B5581">
        <w:rPr>
          <w:rFonts w:ascii="Book Antiqua" w:hAnsi="Book Antiqua" w:cs="Times New Roman"/>
          <w:noProof/>
          <w:szCs w:val="24"/>
        </w:rPr>
        <w:t xml:space="preserve">, </w:t>
      </w:r>
      <w:r w:rsidRPr="006B5581">
        <w:rPr>
          <w:rFonts w:ascii="Book Antiqua" w:hAnsi="Book Antiqua" w:cs="Times New Roman"/>
          <w:i/>
          <w:iCs/>
          <w:noProof/>
          <w:szCs w:val="24"/>
        </w:rPr>
        <w:t>8</w:t>
      </w:r>
      <w:r w:rsidRPr="006B5581">
        <w:rPr>
          <w:rFonts w:ascii="Book Antiqua" w:hAnsi="Book Antiqua" w:cs="Times New Roman"/>
          <w:noProof/>
          <w:szCs w:val="24"/>
        </w:rPr>
        <w:t>(2), 50–69.</w:t>
      </w:r>
    </w:p>
    <w:p w14:paraId="07AC70E0"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Hamidah, N. N. (2022). Reconstruction of Post-pandemic Early Childhood Religious Attitudes Against the Effects of Excessive Gadget Use Through Sigmund Freud ’ s Psycho-Analysis Approach. </w:t>
      </w:r>
      <w:r w:rsidRPr="006B5581">
        <w:rPr>
          <w:rFonts w:ascii="Book Antiqua" w:hAnsi="Book Antiqua" w:cs="Times New Roman"/>
          <w:i/>
          <w:iCs/>
          <w:noProof/>
          <w:szCs w:val="24"/>
        </w:rPr>
        <w:t>Kiddo: Jurnal Pendidikan Islam Anak Usia Dini</w:t>
      </w:r>
      <w:r w:rsidRPr="006B5581">
        <w:rPr>
          <w:rFonts w:ascii="Book Antiqua" w:hAnsi="Book Antiqua" w:cs="Times New Roman"/>
          <w:noProof/>
          <w:szCs w:val="24"/>
        </w:rPr>
        <w:t xml:space="preserve">, </w:t>
      </w:r>
      <w:r w:rsidRPr="006B5581">
        <w:rPr>
          <w:rFonts w:ascii="Book Antiqua" w:hAnsi="Book Antiqua" w:cs="Times New Roman"/>
          <w:i/>
          <w:iCs/>
          <w:noProof/>
          <w:szCs w:val="24"/>
        </w:rPr>
        <w:t>3</w:t>
      </w:r>
      <w:r w:rsidRPr="006B5581">
        <w:rPr>
          <w:rFonts w:ascii="Book Antiqua" w:hAnsi="Book Antiqua" w:cs="Times New Roman"/>
          <w:noProof/>
          <w:szCs w:val="24"/>
        </w:rPr>
        <w:t>(1), 103–114.</w:t>
      </w:r>
    </w:p>
    <w:p w14:paraId="7D72FE23"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Harahap, M. A., &amp; Adeni, S. (2021). Aksesibilitas Anak Terhadap Media</w:t>
      </w:r>
      <w:r w:rsidRPr="006B5581">
        <w:rPr>
          <w:rFonts w:ascii="Times New Roman" w:hAnsi="Times New Roman" w:cs="Times New Roman"/>
          <w:noProof/>
          <w:szCs w:val="24"/>
        </w:rPr>
        <w:t> </w:t>
      </w:r>
      <w:r w:rsidRPr="006B5581">
        <w:rPr>
          <w:rFonts w:ascii="Book Antiqua" w:hAnsi="Book Antiqua" w:cs="Times New Roman"/>
          <w:noProof/>
          <w:szCs w:val="24"/>
        </w:rPr>
        <w:t xml:space="preserve">: Internet Sehat Bagi Anak. </w:t>
      </w:r>
      <w:r w:rsidRPr="006B5581">
        <w:rPr>
          <w:rFonts w:ascii="Book Antiqua" w:hAnsi="Book Antiqua" w:cs="Times New Roman"/>
          <w:i/>
          <w:iCs/>
          <w:noProof/>
          <w:szCs w:val="24"/>
        </w:rPr>
        <w:t>Jurnal Profesional FIS UNIVED</w:t>
      </w:r>
      <w:r w:rsidRPr="006B5581">
        <w:rPr>
          <w:rFonts w:ascii="Book Antiqua" w:hAnsi="Book Antiqua" w:cs="Times New Roman"/>
          <w:noProof/>
          <w:szCs w:val="24"/>
        </w:rPr>
        <w:t xml:space="preserve">, </w:t>
      </w:r>
      <w:r w:rsidRPr="006B5581">
        <w:rPr>
          <w:rFonts w:ascii="Book Antiqua" w:hAnsi="Book Antiqua" w:cs="Times New Roman"/>
          <w:i/>
          <w:iCs/>
          <w:noProof/>
          <w:szCs w:val="24"/>
        </w:rPr>
        <w:t>8</w:t>
      </w:r>
      <w:r w:rsidRPr="006B5581">
        <w:rPr>
          <w:rFonts w:ascii="Book Antiqua" w:hAnsi="Book Antiqua" w:cs="Times New Roman"/>
          <w:noProof/>
          <w:szCs w:val="24"/>
        </w:rPr>
        <w:t>(1), 1–7.</w:t>
      </w:r>
    </w:p>
    <w:p w14:paraId="3F8C90D5"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Hijriyani, Y. S., &amp; Astuti, R. (2020). Penggunaan Gadget Oleh Anak Usia Dini Pada Era Revolusi Industri 4.0. </w:t>
      </w:r>
      <w:r w:rsidRPr="006B5581">
        <w:rPr>
          <w:rFonts w:ascii="Book Antiqua" w:hAnsi="Book Antiqua" w:cs="Times New Roman"/>
          <w:i/>
          <w:iCs/>
          <w:noProof/>
          <w:szCs w:val="24"/>
        </w:rPr>
        <w:t>ThufuLA</w:t>
      </w:r>
      <w:r w:rsidRPr="006B5581">
        <w:rPr>
          <w:rFonts w:ascii="Book Antiqua" w:hAnsi="Book Antiqua" w:cs="Times New Roman"/>
          <w:noProof/>
          <w:szCs w:val="24"/>
        </w:rPr>
        <w:t xml:space="preserve">, </w:t>
      </w:r>
      <w:r w:rsidRPr="006B5581">
        <w:rPr>
          <w:rFonts w:ascii="Book Antiqua" w:hAnsi="Book Antiqua" w:cs="Times New Roman"/>
          <w:i/>
          <w:iCs/>
          <w:noProof/>
          <w:szCs w:val="24"/>
        </w:rPr>
        <w:t>8</w:t>
      </w:r>
      <w:r w:rsidRPr="006B5581">
        <w:rPr>
          <w:rFonts w:ascii="Book Antiqua" w:hAnsi="Book Antiqua" w:cs="Times New Roman"/>
          <w:noProof/>
          <w:szCs w:val="24"/>
        </w:rPr>
        <w:t>(1), 15–28.</w:t>
      </w:r>
    </w:p>
    <w:p w14:paraId="0E9D08A2"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Iqbal, M., Amri, U., Bahtiar, R. S., &amp; Pratiwi, D. E. (2020). Dampak Penggunaan Gadget terhadap Kemampuan Interaksi Anak Sekolah Dasar pada Situasi Pandemi Covid-19 ’. </w:t>
      </w:r>
      <w:r w:rsidRPr="006B5581">
        <w:rPr>
          <w:rFonts w:ascii="Book Antiqua" w:hAnsi="Book Antiqua" w:cs="Times New Roman"/>
          <w:i/>
          <w:iCs/>
          <w:noProof/>
          <w:szCs w:val="24"/>
        </w:rPr>
        <w:t>Trapsila: Jurnal Pendidikan Dasar</w:t>
      </w:r>
      <w:r w:rsidRPr="006B5581">
        <w:rPr>
          <w:rFonts w:ascii="Book Antiqua" w:hAnsi="Book Antiqua" w:cs="Times New Roman"/>
          <w:noProof/>
          <w:szCs w:val="24"/>
        </w:rPr>
        <w:t xml:space="preserve">, </w:t>
      </w:r>
      <w:r w:rsidRPr="006B5581">
        <w:rPr>
          <w:rFonts w:ascii="Book Antiqua" w:hAnsi="Book Antiqua" w:cs="Times New Roman"/>
          <w:i/>
          <w:iCs/>
          <w:noProof/>
          <w:szCs w:val="24"/>
        </w:rPr>
        <w:t>2</w:t>
      </w:r>
      <w:r w:rsidRPr="006B5581">
        <w:rPr>
          <w:rFonts w:ascii="Book Antiqua" w:hAnsi="Book Antiqua" w:cs="Times New Roman"/>
          <w:noProof/>
          <w:szCs w:val="24"/>
        </w:rPr>
        <w:t>(2), 14–23.</w:t>
      </w:r>
    </w:p>
    <w:p w14:paraId="3960ECBE"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Itsna, N. M., &amp; Rofi’ah, R. (2021). Dampak Penggunaan Gadget pada Interaksi Sosial Anak Usia Dini. </w:t>
      </w:r>
      <w:r w:rsidRPr="006B5581">
        <w:rPr>
          <w:rFonts w:ascii="Book Antiqua" w:hAnsi="Book Antiqua" w:cs="Times New Roman"/>
          <w:i/>
          <w:iCs/>
          <w:noProof/>
          <w:szCs w:val="24"/>
        </w:rPr>
        <w:t>Ummu Qura: Jurnal Institut Pesantren Sunan Drajat (INSUD) Lamongan</w:t>
      </w:r>
      <w:r w:rsidRPr="006B5581">
        <w:rPr>
          <w:rFonts w:ascii="Book Antiqua" w:hAnsi="Book Antiqua" w:cs="Times New Roman"/>
          <w:noProof/>
          <w:szCs w:val="24"/>
        </w:rPr>
        <w:t xml:space="preserve">, </w:t>
      </w:r>
      <w:r w:rsidRPr="006B5581">
        <w:rPr>
          <w:rFonts w:ascii="Book Antiqua" w:hAnsi="Book Antiqua" w:cs="Times New Roman"/>
          <w:i/>
          <w:iCs/>
          <w:noProof/>
          <w:szCs w:val="24"/>
        </w:rPr>
        <w:t>16</w:t>
      </w:r>
      <w:r w:rsidRPr="006B5581">
        <w:rPr>
          <w:rFonts w:ascii="Book Antiqua" w:hAnsi="Book Antiqua" w:cs="Times New Roman"/>
          <w:noProof/>
          <w:szCs w:val="24"/>
        </w:rPr>
        <w:t>(01), 60–70.</w:t>
      </w:r>
    </w:p>
    <w:p w14:paraId="56671036"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Johnson, G. M. (2010). Internet use and child development: The techno-microsystem. </w:t>
      </w:r>
      <w:r w:rsidRPr="006B5581">
        <w:rPr>
          <w:rFonts w:ascii="Book Antiqua" w:hAnsi="Book Antiqua" w:cs="Times New Roman"/>
          <w:i/>
          <w:iCs/>
          <w:noProof/>
          <w:szCs w:val="24"/>
        </w:rPr>
        <w:t>Australian Journal of Educational and Developmental Psychology</w:t>
      </w:r>
      <w:r w:rsidRPr="006B5581">
        <w:rPr>
          <w:rFonts w:ascii="Book Antiqua" w:hAnsi="Book Antiqua" w:cs="Times New Roman"/>
          <w:noProof/>
          <w:szCs w:val="24"/>
        </w:rPr>
        <w:t xml:space="preserve">, </w:t>
      </w:r>
      <w:r w:rsidRPr="006B5581">
        <w:rPr>
          <w:rFonts w:ascii="Book Antiqua" w:hAnsi="Book Antiqua" w:cs="Times New Roman"/>
          <w:i/>
          <w:iCs/>
          <w:noProof/>
          <w:szCs w:val="24"/>
        </w:rPr>
        <w:t>10</w:t>
      </w:r>
      <w:r w:rsidRPr="006B5581">
        <w:rPr>
          <w:rFonts w:ascii="Book Antiqua" w:hAnsi="Book Antiqua" w:cs="Times New Roman"/>
          <w:noProof/>
          <w:szCs w:val="24"/>
        </w:rPr>
        <w:t>(780), 32–43.</w:t>
      </w:r>
    </w:p>
    <w:p w14:paraId="4AE5C3A1"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Junida, D. S. (2019). Kecanduan Online Anak Usia Dini. </w:t>
      </w:r>
      <w:r w:rsidRPr="006B5581">
        <w:rPr>
          <w:rFonts w:ascii="Book Antiqua" w:hAnsi="Book Antiqua" w:cs="Times New Roman"/>
          <w:i/>
          <w:iCs/>
          <w:noProof/>
          <w:szCs w:val="24"/>
        </w:rPr>
        <w:t>Walasuji</w:t>
      </w:r>
      <w:r w:rsidRPr="006B5581">
        <w:rPr>
          <w:rFonts w:ascii="Times New Roman" w:hAnsi="Times New Roman" w:cs="Times New Roman"/>
          <w:i/>
          <w:iCs/>
          <w:noProof/>
          <w:szCs w:val="24"/>
        </w:rPr>
        <w:t> </w:t>
      </w:r>
      <w:r w:rsidRPr="006B5581">
        <w:rPr>
          <w:rFonts w:ascii="Book Antiqua" w:hAnsi="Book Antiqua" w:cs="Times New Roman"/>
          <w:i/>
          <w:iCs/>
          <w:noProof/>
          <w:szCs w:val="24"/>
        </w:rPr>
        <w:t>: Jurnal Sejarah Dan Budaya</w:t>
      </w:r>
      <w:r w:rsidRPr="006B5581">
        <w:rPr>
          <w:rFonts w:ascii="Book Antiqua" w:hAnsi="Book Antiqua" w:cs="Times New Roman"/>
          <w:noProof/>
          <w:szCs w:val="24"/>
        </w:rPr>
        <w:t xml:space="preserve">, </w:t>
      </w:r>
      <w:r w:rsidRPr="006B5581">
        <w:rPr>
          <w:rFonts w:ascii="Book Antiqua" w:hAnsi="Book Antiqua" w:cs="Times New Roman"/>
          <w:i/>
          <w:iCs/>
          <w:noProof/>
          <w:szCs w:val="24"/>
        </w:rPr>
        <w:t>10</w:t>
      </w:r>
      <w:r w:rsidRPr="006B5581">
        <w:rPr>
          <w:rFonts w:ascii="Book Antiqua" w:hAnsi="Book Antiqua" w:cs="Times New Roman"/>
          <w:noProof/>
          <w:szCs w:val="24"/>
        </w:rPr>
        <w:t>(1), 57–68. https://doi.org/10.36869/wjsb.v10i1.39</w:t>
      </w:r>
    </w:p>
    <w:p w14:paraId="6B8ED36C"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Keumala, M., Yoestara, M., &amp; Putri, Z. (2018). the Impacts of Gadget and Internet on the Implementation of Character Education on Early Childhood. </w:t>
      </w:r>
      <w:r w:rsidRPr="006B5581">
        <w:rPr>
          <w:rFonts w:ascii="Book Antiqua" w:hAnsi="Book Antiqua" w:cs="Times New Roman"/>
          <w:i/>
          <w:iCs/>
          <w:noProof/>
          <w:szCs w:val="24"/>
        </w:rPr>
        <w:t>Proceedings of the ICECED</w:t>
      </w:r>
      <w:r w:rsidRPr="006B5581">
        <w:rPr>
          <w:rFonts w:ascii="Book Antiqua" w:hAnsi="Book Antiqua" w:cs="Times New Roman"/>
          <w:noProof/>
          <w:szCs w:val="24"/>
        </w:rPr>
        <w:t>, 313–325.</w:t>
      </w:r>
    </w:p>
    <w:p w14:paraId="6151D191"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Laily, I. N., &amp; Chandra, R. D. A. (2021). Kajian Wacana Dampak Penggunaan Gadget (Gawai) </w:t>
      </w:r>
      <w:r w:rsidRPr="006B5581">
        <w:rPr>
          <w:rFonts w:ascii="Book Antiqua" w:hAnsi="Book Antiqua" w:cs="Times New Roman"/>
          <w:noProof/>
          <w:szCs w:val="24"/>
        </w:rPr>
        <w:lastRenderedPageBreak/>
        <w:t xml:space="preserve">terhadap Kemampuan Sosial Emosional Pada Anak Usia Dini. </w:t>
      </w:r>
      <w:r w:rsidRPr="006B5581">
        <w:rPr>
          <w:rFonts w:ascii="Book Antiqua" w:hAnsi="Book Antiqua" w:cs="Times New Roman"/>
          <w:i/>
          <w:iCs/>
          <w:noProof/>
          <w:szCs w:val="24"/>
        </w:rPr>
        <w:t>Jurnal Warna: Jurnal Pendidikan Dan Pembelajaran Anak Usia Dini</w:t>
      </w:r>
      <w:r w:rsidRPr="006B5581">
        <w:rPr>
          <w:rFonts w:ascii="Book Antiqua" w:hAnsi="Book Antiqua" w:cs="Times New Roman"/>
          <w:noProof/>
          <w:szCs w:val="24"/>
        </w:rPr>
        <w:t xml:space="preserve">, </w:t>
      </w:r>
      <w:r w:rsidRPr="006B5581">
        <w:rPr>
          <w:rFonts w:ascii="Book Antiqua" w:hAnsi="Book Antiqua" w:cs="Times New Roman"/>
          <w:i/>
          <w:iCs/>
          <w:noProof/>
          <w:szCs w:val="24"/>
        </w:rPr>
        <w:t>06</w:t>
      </w:r>
      <w:r w:rsidRPr="006B5581">
        <w:rPr>
          <w:rFonts w:ascii="Book Antiqua" w:hAnsi="Book Antiqua" w:cs="Times New Roman"/>
          <w:noProof/>
          <w:szCs w:val="24"/>
        </w:rPr>
        <w:t>(01), 27–44. https://doi.org/10.24903/jw.v4i2.679</w:t>
      </w:r>
    </w:p>
    <w:p w14:paraId="1AE180EB"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Marcia, A., &amp; Nurhafizah, N. (2022). Problematika Penerapan Sistem Belajar Daring dan Luring Terhadap Anak pada Masa Pandemi Covid 19 dan New Normal. </w:t>
      </w:r>
      <w:r w:rsidRPr="006B5581">
        <w:rPr>
          <w:rFonts w:ascii="Book Antiqua" w:hAnsi="Book Antiqua" w:cs="Times New Roman"/>
          <w:i/>
          <w:iCs/>
          <w:noProof/>
          <w:szCs w:val="24"/>
        </w:rPr>
        <w:t>Jurnal Obsesi</w:t>
      </w:r>
      <w:r w:rsidRPr="006B5581">
        <w:rPr>
          <w:rFonts w:ascii="Times New Roman" w:hAnsi="Times New Roman" w:cs="Times New Roman"/>
          <w:i/>
          <w:iCs/>
          <w:noProof/>
          <w:szCs w:val="24"/>
        </w:rPr>
        <w:t> </w:t>
      </w:r>
      <w:r w:rsidRPr="006B5581">
        <w:rPr>
          <w:rFonts w:ascii="Book Antiqua" w:hAnsi="Book Antiqua" w:cs="Times New Roman"/>
          <w:i/>
          <w:iCs/>
          <w:noProof/>
          <w:szCs w:val="24"/>
        </w:rPr>
        <w:t>: Jurnal Pendidikan Anak Usia Dini</w:t>
      </w:r>
      <w:r w:rsidRPr="006B5581">
        <w:rPr>
          <w:rFonts w:ascii="Book Antiqua" w:hAnsi="Book Antiqua" w:cs="Times New Roman"/>
          <w:noProof/>
          <w:szCs w:val="24"/>
        </w:rPr>
        <w:t xml:space="preserve">, </w:t>
      </w:r>
      <w:r w:rsidRPr="006B5581">
        <w:rPr>
          <w:rFonts w:ascii="Book Antiqua" w:hAnsi="Book Antiqua" w:cs="Times New Roman"/>
          <w:i/>
          <w:iCs/>
          <w:noProof/>
          <w:szCs w:val="24"/>
        </w:rPr>
        <w:t>6</w:t>
      </w:r>
      <w:r w:rsidRPr="006B5581">
        <w:rPr>
          <w:rFonts w:ascii="Book Antiqua" w:hAnsi="Book Antiqua" w:cs="Times New Roman"/>
          <w:noProof/>
          <w:szCs w:val="24"/>
        </w:rPr>
        <w:t>(4), 2610–2618. https://doi.org/10.31004/obsesi.v6i4.2206</w:t>
      </w:r>
    </w:p>
    <w:p w14:paraId="581B77A9"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Maria, I., &amp; Novianti, R. (2020). Efek Penggunaan Gadget pada Masa Pandemi Covid-19 terhadap Perilaku Anak (The Effects of Using Gadgets during the Covid-19 Pandemic on Children’s Behaviour). </w:t>
      </w:r>
      <w:r w:rsidRPr="006B5581">
        <w:rPr>
          <w:rFonts w:ascii="Book Antiqua" w:hAnsi="Book Antiqua" w:cs="Times New Roman"/>
          <w:i/>
          <w:iCs/>
          <w:noProof/>
          <w:szCs w:val="24"/>
        </w:rPr>
        <w:t>A</w:t>
      </w:r>
      <w:r w:rsidRPr="006B5581">
        <w:rPr>
          <w:rFonts w:ascii="Cambria" w:hAnsi="Cambria" w:cs="Cambria"/>
          <w:i/>
          <w:iCs/>
          <w:noProof/>
          <w:szCs w:val="24"/>
        </w:rPr>
        <w:t>ṭ</w:t>
      </w:r>
      <w:r w:rsidRPr="006B5581">
        <w:rPr>
          <w:rFonts w:ascii="Book Antiqua" w:hAnsi="Book Antiqua" w:cs="Times New Roman"/>
          <w:i/>
          <w:iCs/>
          <w:noProof/>
          <w:szCs w:val="24"/>
        </w:rPr>
        <w:t>fāluna: Journal of Islamic Early Childhood Education</w:t>
      </w:r>
      <w:r w:rsidRPr="006B5581">
        <w:rPr>
          <w:rFonts w:ascii="Book Antiqua" w:hAnsi="Book Antiqua" w:cs="Times New Roman"/>
          <w:noProof/>
          <w:szCs w:val="24"/>
        </w:rPr>
        <w:t xml:space="preserve">, </w:t>
      </w:r>
      <w:r w:rsidRPr="006B5581">
        <w:rPr>
          <w:rFonts w:ascii="Book Antiqua" w:hAnsi="Book Antiqua" w:cs="Times New Roman"/>
          <w:i/>
          <w:iCs/>
          <w:noProof/>
          <w:szCs w:val="24"/>
        </w:rPr>
        <w:t>3</w:t>
      </w:r>
      <w:r w:rsidRPr="006B5581">
        <w:rPr>
          <w:rFonts w:ascii="Book Antiqua" w:hAnsi="Book Antiqua" w:cs="Times New Roman"/>
          <w:noProof/>
          <w:szCs w:val="24"/>
        </w:rPr>
        <w:t>(2), 74–81. https://doi.org/10.32505/atfaluna.v3i2.1966</w:t>
      </w:r>
    </w:p>
    <w:p w14:paraId="30CA6264"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Marpaung, J. (2018). Pengaruh Penggunaan Gadget dalam Kehidupan (The Effect Of Use Of Gadget in Life). </w:t>
      </w:r>
      <w:r w:rsidRPr="006B5581">
        <w:rPr>
          <w:rFonts w:ascii="Book Antiqua" w:hAnsi="Book Antiqua" w:cs="Times New Roman"/>
          <w:i/>
          <w:iCs/>
          <w:noProof/>
          <w:szCs w:val="24"/>
        </w:rPr>
        <w:t>Jurnal Kopasta</w:t>
      </w:r>
      <w:r w:rsidRPr="006B5581">
        <w:rPr>
          <w:rFonts w:ascii="Book Antiqua" w:hAnsi="Book Antiqua" w:cs="Times New Roman"/>
          <w:noProof/>
          <w:szCs w:val="24"/>
        </w:rPr>
        <w:t xml:space="preserve">, </w:t>
      </w:r>
      <w:r w:rsidRPr="006B5581">
        <w:rPr>
          <w:rFonts w:ascii="Book Antiqua" w:hAnsi="Book Antiqua" w:cs="Times New Roman"/>
          <w:i/>
          <w:iCs/>
          <w:noProof/>
          <w:szCs w:val="24"/>
        </w:rPr>
        <w:t>5</w:t>
      </w:r>
      <w:r w:rsidRPr="006B5581">
        <w:rPr>
          <w:rFonts w:ascii="Book Antiqua" w:hAnsi="Book Antiqua" w:cs="Times New Roman"/>
          <w:noProof/>
          <w:szCs w:val="24"/>
        </w:rPr>
        <w:t>(2), 55–64.</w:t>
      </w:r>
    </w:p>
    <w:p w14:paraId="5F2D618E"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Midayana, Darmawani, E., &amp; Andriani, D. (2021). Dampak Penggunaan Gadget Pada Anak Usia Dini ( Studi Kasus Di TK Elekrina Kertapati Palembang). </w:t>
      </w:r>
      <w:r w:rsidRPr="006B5581">
        <w:rPr>
          <w:rFonts w:ascii="Book Antiqua" w:hAnsi="Book Antiqua" w:cs="Times New Roman"/>
          <w:i/>
          <w:iCs/>
          <w:noProof/>
          <w:szCs w:val="24"/>
        </w:rPr>
        <w:t>PERNIK</w:t>
      </w:r>
      <w:r w:rsidRPr="006B5581">
        <w:rPr>
          <w:rFonts w:ascii="Times New Roman" w:hAnsi="Times New Roman" w:cs="Times New Roman"/>
          <w:i/>
          <w:iCs/>
          <w:noProof/>
          <w:szCs w:val="24"/>
        </w:rPr>
        <w:t> </w:t>
      </w:r>
      <w:r w:rsidRPr="006B5581">
        <w:rPr>
          <w:rFonts w:ascii="Book Antiqua" w:hAnsi="Book Antiqua" w:cs="Times New Roman"/>
          <w:i/>
          <w:iCs/>
          <w:noProof/>
          <w:szCs w:val="24"/>
        </w:rPr>
        <w:t>: Jurnal Pendidikan Anak Usia Dini</w:t>
      </w:r>
      <w:r w:rsidRPr="006B5581">
        <w:rPr>
          <w:rFonts w:ascii="Book Antiqua" w:hAnsi="Book Antiqua" w:cs="Times New Roman"/>
          <w:noProof/>
          <w:szCs w:val="24"/>
        </w:rPr>
        <w:t xml:space="preserve">, </w:t>
      </w:r>
      <w:r w:rsidRPr="006B5581">
        <w:rPr>
          <w:rFonts w:ascii="Book Antiqua" w:hAnsi="Book Antiqua" w:cs="Times New Roman"/>
          <w:i/>
          <w:iCs/>
          <w:noProof/>
          <w:szCs w:val="24"/>
        </w:rPr>
        <w:t>2</w:t>
      </w:r>
      <w:r w:rsidRPr="006B5581">
        <w:rPr>
          <w:rFonts w:ascii="Book Antiqua" w:hAnsi="Book Antiqua" w:cs="Times New Roman"/>
          <w:noProof/>
          <w:szCs w:val="24"/>
        </w:rPr>
        <w:t>(1), 78. https://doi.org/10.31851/pernik.v2i2.3840</w:t>
      </w:r>
    </w:p>
    <w:p w14:paraId="6B046C82"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Nasikhah, I. D., &amp; Purwanta, E. (2019). The Effect of Gadget Usage on Speaking Ability of 3-6 Year Olds. </w:t>
      </w:r>
      <w:r w:rsidRPr="006B5581">
        <w:rPr>
          <w:rFonts w:ascii="Book Antiqua" w:hAnsi="Book Antiqua" w:cs="Times New Roman"/>
          <w:i/>
          <w:iCs/>
          <w:noProof/>
          <w:szCs w:val="24"/>
        </w:rPr>
        <w:t>Atlantis Press: Advances in Social Science, Education and Humanities Research</w:t>
      </w:r>
      <w:r w:rsidRPr="006B5581">
        <w:rPr>
          <w:rFonts w:ascii="Book Antiqua" w:hAnsi="Book Antiqua" w:cs="Times New Roman"/>
          <w:noProof/>
          <w:szCs w:val="24"/>
        </w:rPr>
        <w:t xml:space="preserve">, </w:t>
      </w:r>
      <w:r w:rsidRPr="006B5581">
        <w:rPr>
          <w:rFonts w:ascii="Book Antiqua" w:hAnsi="Book Antiqua" w:cs="Times New Roman"/>
          <w:i/>
          <w:iCs/>
          <w:noProof/>
          <w:szCs w:val="24"/>
        </w:rPr>
        <w:t>296</w:t>
      </w:r>
      <w:r w:rsidRPr="006B5581">
        <w:rPr>
          <w:rFonts w:ascii="Book Antiqua" w:hAnsi="Book Antiqua" w:cs="Times New Roman"/>
          <w:noProof/>
          <w:szCs w:val="24"/>
        </w:rPr>
        <w:t>(Icsie 2018), 216–219. https://doi.org/10.2991/icsie-18.2019.40</w:t>
      </w:r>
    </w:p>
    <w:p w14:paraId="23C3B4F5"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Nurhaeda. (2018). Dampak Penggunaan Gadget Pada Anak Usia Dini Dalam Pandangan Islam di PAUD Terpadu Mutiara Hati Palu. </w:t>
      </w:r>
      <w:r w:rsidRPr="006B5581">
        <w:rPr>
          <w:rFonts w:ascii="Book Antiqua" w:hAnsi="Book Antiqua" w:cs="Times New Roman"/>
          <w:i/>
          <w:iCs/>
          <w:noProof/>
          <w:szCs w:val="24"/>
        </w:rPr>
        <w:t>ECEIJ: Early Childhood Education Indonesian Journal</w:t>
      </w:r>
      <w:r w:rsidRPr="006B5581">
        <w:rPr>
          <w:rFonts w:ascii="Book Antiqua" w:hAnsi="Book Antiqua" w:cs="Times New Roman"/>
          <w:noProof/>
          <w:szCs w:val="24"/>
        </w:rPr>
        <w:t xml:space="preserve">, </w:t>
      </w:r>
      <w:r w:rsidRPr="006B5581">
        <w:rPr>
          <w:rFonts w:ascii="Book Antiqua" w:hAnsi="Book Antiqua" w:cs="Times New Roman"/>
          <w:i/>
          <w:iCs/>
          <w:noProof/>
          <w:szCs w:val="24"/>
        </w:rPr>
        <w:t>1</w:t>
      </w:r>
      <w:r w:rsidRPr="006B5581">
        <w:rPr>
          <w:rFonts w:ascii="Book Antiqua" w:hAnsi="Book Antiqua" w:cs="Times New Roman"/>
          <w:noProof/>
          <w:szCs w:val="24"/>
        </w:rPr>
        <w:t>(2), 70–78.</w:t>
      </w:r>
    </w:p>
    <w:p w14:paraId="2601ED0D"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Park, C., &amp; Park, Y. R. (2014). The Conceptual Model on Smart Phone Addiction among Early Childhood The Conceptual Model on Smart Phone Addiction among Early Childhood. </w:t>
      </w:r>
      <w:r w:rsidRPr="006B5581">
        <w:rPr>
          <w:rFonts w:ascii="Book Antiqua" w:hAnsi="Book Antiqua" w:cs="Times New Roman"/>
          <w:i/>
          <w:iCs/>
          <w:noProof/>
          <w:szCs w:val="24"/>
        </w:rPr>
        <w:t>International Journal of Social Science and Humanity</w:t>
      </w:r>
      <w:r w:rsidRPr="006B5581">
        <w:rPr>
          <w:rFonts w:ascii="Book Antiqua" w:hAnsi="Book Antiqua" w:cs="Times New Roman"/>
          <w:noProof/>
          <w:szCs w:val="24"/>
        </w:rPr>
        <w:t xml:space="preserve">, </w:t>
      </w:r>
      <w:r w:rsidRPr="006B5581">
        <w:rPr>
          <w:rFonts w:ascii="Book Antiqua" w:hAnsi="Book Antiqua" w:cs="Times New Roman"/>
          <w:i/>
          <w:iCs/>
          <w:noProof/>
          <w:szCs w:val="24"/>
        </w:rPr>
        <w:t>4</w:t>
      </w:r>
      <w:r w:rsidRPr="006B5581">
        <w:rPr>
          <w:rFonts w:ascii="Book Antiqua" w:hAnsi="Book Antiqua" w:cs="Times New Roman"/>
          <w:noProof/>
          <w:szCs w:val="24"/>
        </w:rPr>
        <w:t>(January 2014), 2. https://doi.org/10.7763/IJSSH.2014.V4.336</w:t>
      </w:r>
    </w:p>
    <w:p w14:paraId="32EFE197"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Pebriana, P. H. (2017). Analisis Penggunaan Gadget terhadap Kemampuan Interaksi Sosial pada Anak Usia Dini. </w:t>
      </w:r>
      <w:r w:rsidRPr="006B5581">
        <w:rPr>
          <w:rFonts w:ascii="Book Antiqua" w:hAnsi="Book Antiqua" w:cs="Times New Roman"/>
          <w:i/>
          <w:iCs/>
          <w:noProof/>
          <w:szCs w:val="24"/>
        </w:rPr>
        <w:t>Jurnal Obsesi</w:t>
      </w:r>
      <w:r w:rsidRPr="006B5581">
        <w:rPr>
          <w:rFonts w:ascii="Times New Roman" w:hAnsi="Times New Roman" w:cs="Times New Roman"/>
          <w:i/>
          <w:iCs/>
          <w:noProof/>
          <w:szCs w:val="24"/>
        </w:rPr>
        <w:t> </w:t>
      </w:r>
      <w:r w:rsidRPr="006B5581">
        <w:rPr>
          <w:rFonts w:ascii="Book Antiqua" w:hAnsi="Book Antiqua" w:cs="Times New Roman"/>
          <w:i/>
          <w:iCs/>
          <w:noProof/>
          <w:szCs w:val="24"/>
        </w:rPr>
        <w:t>: Jurnal Pendidikan Anak Usia Dini</w:t>
      </w:r>
      <w:r w:rsidRPr="006B5581">
        <w:rPr>
          <w:rFonts w:ascii="Book Antiqua" w:hAnsi="Book Antiqua" w:cs="Times New Roman"/>
          <w:noProof/>
          <w:szCs w:val="24"/>
        </w:rPr>
        <w:t xml:space="preserve">, </w:t>
      </w:r>
      <w:r w:rsidRPr="006B5581">
        <w:rPr>
          <w:rFonts w:ascii="Book Antiqua" w:hAnsi="Book Antiqua" w:cs="Times New Roman"/>
          <w:i/>
          <w:iCs/>
          <w:noProof/>
          <w:szCs w:val="24"/>
        </w:rPr>
        <w:t>1</w:t>
      </w:r>
      <w:r w:rsidRPr="006B5581">
        <w:rPr>
          <w:rFonts w:ascii="Book Antiqua" w:hAnsi="Book Antiqua" w:cs="Times New Roman"/>
          <w:noProof/>
          <w:szCs w:val="24"/>
        </w:rPr>
        <w:t>(1), 1. https://doi.org/10.31004/obsesi.v1i1.26</w:t>
      </w:r>
    </w:p>
    <w:p w14:paraId="37AE3DD7"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Saroinsong, W. P., Sidiq, B. A., Maulida, M. H., Rahmayanti, A., &amp; Aini, F. D. N. (2021). Internet Fancy of Children Has Escalated Parents ’ Anxiety. </w:t>
      </w:r>
      <w:r w:rsidRPr="006B5581">
        <w:rPr>
          <w:rFonts w:ascii="Book Antiqua" w:hAnsi="Book Antiqua" w:cs="Times New Roman"/>
          <w:i/>
          <w:iCs/>
          <w:noProof/>
          <w:szCs w:val="24"/>
        </w:rPr>
        <w:t>Atlantis Press: Advances in Social Science, Education and Humanities Research</w:t>
      </w:r>
      <w:r w:rsidRPr="006B5581">
        <w:rPr>
          <w:rFonts w:ascii="Book Antiqua" w:hAnsi="Book Antiqua" w:cs="Times New Roman"/>
          <w:noProof/>
          <w:szCs w:val="24"/>
        </w:rPr>
        <w:t xml:space="preserve">, </w:t>
      </w:r>
      <w:r w:rsidRPr="006B5581">
        <w:rPr>
          <w:rFonts w:ascii="Book Antiqua" w:hAnsi="Book Antiqua" w:cs="Times New Roman"/>
          <w:i/>
          <w:iCs/>
          <w:noProof/>
          <w:szCs w:val="24"/>
        </w:rPr>
        <w:t>618</w:t>
      </w:r>
      <w:r w:rsidRPr="006B5581">
        <w:rPr>
          <w:rFonts w:ascii="Book Antiqua" w:hAnsi="Book Antiqua" w:cs="Times New Roman"/>
          <w:noProof/>
          <w:szCs w:val="24"/>
        </w:rPr>
        <w:t>, 1140–1144.</w:t>
      </w:r>
    </w:p>
    <w:p w14:paraId="32872EBB"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Sihura, F. (2018). The Role of Parents “Generation of Z” to The Early Children in The Using of Gadget. </w:t>
      </w:r>
      <w:r w:rsidRPr="006B5581">
        <w:rPr>
          <w:rFonts w:ascii="Book Antiqua" w:hAnsi="Book Antiqua" w:cs="Times New Roman"/>
          <w:i/>
          <w:iCs/>
          <w:noProof/>
          <w:szCs w:val="24"/>
        </w:rPr>
        <w:t>Advances in Social Science, Education and Humanities Research (ASSEHR)</w:t>
      </w:r>
      <w:r w:rsidRPr="006B5581">
        <w:rPr>
          <w:rFonts w:ascii="Book Antiqua" w:hAnsi="Book Antiqua" w:cs="Times New Roman"/>
          <w:noProof/>
          <w:szCs w:val="24"/>
        </w:rPr>
        <w:t xml:space="preserve">, </w:t>
      </w:r>
      <w:r w:rsidRPr="006B5581">
        <w:rPr>
          <w:rFonts w:ascii="Book Antiqua" w:hAnsi="Book Antiqua" w:cs="Times New Roman"/>
          <w:i/>
          <w:iCs/>
          <w:noProof/>
          <w:szCs w:val="24"/>
        </w:rPr>
        <w:t>249</w:t>
      </w:r>
      <w:r w:rsidRPr="006B5581">
        <w:rPr>
          <w:rFonts w:ascii="Book Antiqua" w:hAnsi="Book Antiqua" w:cs="Times New Roman"/>
          <w:noProof/>
          <w:szCs w:val="24"/>
        </w:rPr>
        <w:t>(Secret), 55–59. https://doi.org/10.2991/secret-18.2018.9</w:t>
      </w:r>
    </w:p>
    <w:p w14:paraId="07189CAB"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Silahuddin. (2017). Urgensi membangun karakter anak sejak usia dini. </w:t>
      </w:r>
      <w:r w:rsidRPr="006B5581">
        <w:rPr>
          <w:rFonts w:ascii="Book Antiqua" w:hAnsi="Book Antiqua" w:cs="Times New Roman"/>
          <w:i/>
          <w:iCs/>
          <w:noProof/>
          <w:szCs w:val="24"/>
        </w:rPr>
        <w:t>Jurnal Ar-Raniry</w:t>
      </w:r>
      <w:r w:rsidRPr="006B5581">
        <w:rPr>
          <w:rFonts w:ascii="Book Antiqua" w:hAnsi="Book Antiqua" w:cs="Times New Roman"/>
          <w:noProof/>
          <w:szCs w:val="24"/>
        </w:rPr>
        <w:t xml:space="preserve">, </w:t>
      </w:r>
      <w:r w:rsidRPr="006B5581">
        <w:rPr>
          <w:rFonts w:ascii="Book Antiqua" w:hAnsi="Book Antiqua" w:cs="Times New Roman"/>
          <w:i/>
          <w:iCs/>
          <w:noProof/>
          <w:szCs w:val="24"/>
        </w:rPr>
        <w:t>3</w:t>
      </w:r>
      <w:r w:rsidRPr="006B5581">
        <w:rPr>
          <w:rFonts w:ascii="Book Antiqua" w:hAnsi="Book Antiqua" w:cs="Times New Roman"/>
          <w:noProof/>
          <w:szCs w:val="24"/>
        </w:rPr>
        <w:t>(2), 18–41.</w:t>
      </w:r>
    </w:p>
    <w:p w14:paraId="563F12B4"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Sri Rahayu, N., Elan, &amp; Mulyadi, S. (2021). Analisis Penggunaan Gadget Pada Anak Usia Dini. </w:t>
      </w:r>
      <w:r w:rsidRPr="006B5581">
        <w:rPr>
          <w:rFonts w:ascii="Book Antiqua" w:hAnsi="Book Antiqua" w:cs="Times New Roman"/>
          <w:i/>
          <w:iCs/>
          <w:noProof/>
          <w:szCs w:val="24"/>
        </w:rPr>
        <w:t>Desember</w:t>
      </w:r>
      <w:r w:rsidRPr="006B5581">
        <w:rPr>
          <w:rFonts w:ascii="Book Antiqua" w:hAnsi="Book Antiqua" w:cs="Times New Roman"/>
          <w:noProof/>
          <w:szCs w:val="24"/>
        </w:rPr>
        <w:t xml:space="preserve">, </w:t>
      </w:r>
      <w:r w:rsidRPr="006B5581">
        <w:rPr>
          <w:rFonts w:ascii="Book Antiqua" w:hAnsi="Book Antiqua" w:cs="Times New Roman"/>
          <w:i/>
          <w:iCs/>
          <w:noProof/>
          <w:szCs w:val="24"/>
        </w:rPr>
        <w:t>5</w:t>
      </w:r>
      <w:r w:rsidRPr="006B5581">
        <w:rPr>
          <w:rFonts w:ascii="Book Antiqua" w:hAnsi="Book Antiqua" w:cs="Times New Roman"/>
          <w:noProof/>
          <w:szCs w:val="24"/>
        </w:rPr>
        <w:t>(2), 202–210.</w:t>
      </w:r>
    </w:p>
    <w:p w14:paraId="4CBD6146"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Sugiyono. (2018). </w:t>
      </w:r>
      <w:r w:rsidRPr="006B5581">
        <w:rPr>
          <w:rFonts w:ascii="Book Antiqua" w:hAnsi="Book Antiqua" w:cs="Times New Roman"/>
          <w:i/>
          <w:iCs/>
          <w:noProof/>
          <w:szCs w:val="24"/>
        </w:rPr>
        <w:t>Metode Penelitian Kuantitatif, Kualitatif, dan R&amp;D</w:t>
      </w:r>
      <w:r w:rsidRPr="006B5581">
        <w:rPr>
          <w:rFonts w:ascii="Book Antiqua" w:hAnsi="Book Antiqua" w:cs="Times New Roman"/>
          <w:noProof/>
          <w:szCs w:val="24"/>
        </w:rPr>
        <w:t>. Alfabeta.</w:t>
      </w:r>
    </w:p>
    <w:p w14:paraId="1849AB20"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Sunita, I., &amp; Mayasari, E. (2018). Pengawasan Orang Tua terhadap Dampak Penggunaan Gadget pada Anak. </w:t>
      </w:r>
      <w:r w:rsidRPr="006B5581">
        <w:rPr>
          <w:rFonts w:ascii="Book Antiqua" w:hAnsi="Book Antiqua" w:cs="Times New Roman"/>
          <w:i/>
          <w:iCs/>
          <w:noProof/>
          <w:szCs w:val="24"/>
        </w:rPr>
        <w:t>Jurnal Endurance</w:t>
      </w:r>
      <w:r w:rsidRPr="006B5581">
        <w:rPr>
          <w:rFonts w:ascii="Book Antiqua" w:hAnsi="Book Antiqua" w:cs="Times New Roman"/>
          <w:noProof/>
          <w:szCs w:val="24"/>
        </w:rPr>
        <w:t xml:space="preserve">, </w:t>
      </w:r>
      <w:r w:rsidRPr="006B5581">
        <w:rPr>
          <w:rFonts w:ascii="Book Antiqua" w:hAnsi="Book Antiqua" w:cs="Times New Roman"/>
          <w:i/>
          <w:iCs/>
          <w:noProof/>
          <w:szCs w:val="24"/>
        </w:rPr>
        <w:t>3</w:t>
      </w:r>
      <w:r w:rsidRPr="006B5581">
        <w:rPr>
          <w:rFonts w:ascii="Book Antiqua" w:hAnsi="Book Antiqua" w:cs="Times New Roman"/>
          <w:noProof/>
          <w:szCs w:val="24"/>
        </w:rPr>
        <w:t>(38), 510–514.</w:t>
      </w:r>
    </w:p>
    <w:p w14:paraId="5D36A54B"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Suzana, S., Munajim, A., Casta, C., Pratama, G., Sulaeman, E., Sukarnoto, T., Ridwan, M., &amp; Karim, A. (2020). Gadget and the internet for early childhood distance learning. </w:t>
      </w:r>
      <w:r w:rsidRPr="006B5581">
        <w:rPr>
          <w:rFonts w:ascii="Book Antiqua" w:hAnsi="Book Antiqua" w:cs="Times New Roman"/>
          <w:i/>
          <w:iCs/>
          <w:noProof/>
          <w:szCs w:val="24"/>
        </w:rPr>
        <w:t>PalArch’s Journal of Archaeology of Egypt/Egyptology</w:t>
      </w:r>
      <w:r w:rsidRPr="006B5581">
        <w:rPr>
          <w:rFonts w:ascii="Book Antiqua" w:hAnsi="Book Antiqua" w:cs="Times New Roman"/>
          <w:noProof/>
          <w:szCs w:val="24"/>
        </w:rPr>
        <w:t xml:space="preserve">, </w:t>
      </w:r>
      <w:r w:rsidRPr="006B5581">
        <w:rPr>
          <w:rFonts w:ascii="Book Antiqua" w:hAnsi="Book Antiqua" w:cs="Times New Roman"/>
          <w:i/>
          <w:iCs/>
          <w:noProof/>
          <w:szCs w:val="24"/>
        </w:rPr>
        <w:t>17</w:t>
      </w:r>
      <w:r w:rsidRPr="006B5581">
        <w:rPr>
          <w:rFonts w:ascii="Book Antiqua" w:hAnsi="Book Antiqua" w:cs="Times New Roman"/>
          <w:noProof/>
          <w:szCs w:val="24"/>
        </w:rPr>
        <w:t>(7), 8019–8028. https://archives.palarch.nl/index.php/jae/article/view/3518</w:t>
      </w:r>
    </w:p>
    <w:p w14:paraId="147010B4"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 xml:space="preserve">Wardi, H., Maya, D., &amp; Tambunan, H. P. (2018). The Influence of Internet on Gadget on the Development of Children ’ s Social and Emotional Development. </w:t>
      </w:r>
      <w:r w:rsidRPr="006B5581">
        <w:rPr>
          <w:rFonts w:ascii="Book Antiqua" w:hAnsi="Book Antiqua" w:cs="Times New Roman"/>
          <w:i/>
          <w:iCs/>
          <w:noProof/>
          <w:szCs w:val="24"/>
        </w:rPr>
        <w:t>Proceedings of the 2nd Annual Conference of Engineering and Implementation on Vocational Education (ACEIVE 2018)</w:t>
      </w:r>
      <w:r w:rsidRPr="006B5581">
        <w:rPr>
          <w:rFonts w:ascii="Book Antiqua" w:hAnsi="Book Antiqua" w:cs="Times New Roman"/>
          <w:noProof/>
          <w:szCs w:val="24"/>
        </w:rPr>
        <w:t>, 1–7. https://doi.org/10.4108/eai.3-11-2018.2285748</w:t>
      </w:r>
    </w:p>
    <w:p w14:paraId="2A3D96CB"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6B5581">
        <w:rPr>
          <w:rFonts w:ascii="Book Antiqua" w:hAnsi="Book Antiqua" w:cs="Times New Roman"/>
          <w:noProof/>
          <w:szCs w:val="24"/>
        </w:rPr>
        <w:t>Yuniani, A., Ardianti;, D. I., &amp; Rahmadani, W. A. (2019). Era Revolusi Industri 4.0</w:t>
      </w:r>
      <w:r w:rsidRPr="006B5581">
        <w:rPr>
          <w:rFonts w:ascii="Times New Roman" w:hAnsi="Times New Roman" w:cs="Times New Roman"/>
          <w:noProof/>
          <w:szCs w:val="24"/>
        </w:rPr>
        <w:t> </w:t>
      </w:r>
      <w:r w:rsidRPr="006B5581">
        <w:rPr>
          <w:rFonts w:ascii="Book Antiqua" w:hAnsi="Book Antiqua" w:cs="Times New Roman"/>
          <w:noProof/>
          <w:szCs w:val="24"/>
        </w:rPr>
        <w:t xml:space="preserve">: Peran Media Sosial Dalam Proses Pembelajaran Fisika di SMA. </w:t>
      </w:r>
      <w:r w:rsidRPr="006B5581">
        <w:rPr>
          <w:rFonts w:ascii="Book Antiqua" w:hAnsi="Book Antiqua" w:cs="Times New Roman"/>
          <w:i/>
          <w:iCs/>
          <w:noProof/>
          <w:szCs w:val="24"/>
        </w:rPr>
        <w:t xml:space="preserve">Jurnal Pendidikan Fisika Dan </w:t>
      </w:r>
      <w:r w:rsidRPr="006B5581">
        <w:rPr>
          <w:rFonts w:ascii="Book Antiqua" w:hAnsi="Book Antiqua" w:cs="Times New Roman"/>
          <w:i/>
          <w:iCs/>
          <w:noProof/>
          <w:szCs w:val="24"/>
        </w:rPr>
        <w:lastRenderedPageBreak/>
        <w:t>Sains</w:t>
      </w:r>
      <w:r w:rsidRPr="006B5581">
        <w:rPr>
          <w:rFonts w:ascii="Book Antiqua" w:hAnsi="Book Antiqua" w:cs="Times New Roman"/>
          <w:noProof/>
          <w:szCs w:val="24"/>
        </w:rPr>
        <w:t xml:space="preserve">, </w:t>
      </w:r>
      <w:r w:rsidRPr="006B5581">
        <w:rPr>
          <w:rFonts w:ascii="Book Antiqua" w:hAnsi="Book Antiqua" w:cs="Times New Roman"/>
          <w:i/>
          <w:iCs/>
          <w:noProof/>
          <w:szCs w:val="24"/>
        </w:rPr>
        <w:t>Vol (2)</w:t>
      </w:r>
      <w:r w:rsidRPr="006B5581">
        <w:rPr>
          <w:rFonts w:ascii="Book Antiqua" w:hAnsi="Book Antiqua" w:cs="Times New Roman"/>
          <w:noProof/>
          <w:szCs w:val="24"/>
        </w:rPr>
        <w:t>(2), 18–23. https://webcache.googleusercontent.com/search?q=cache:kJKXMdSrGGsJ:https://www.ejurnalunsam.id/index.php/JPFS/article/download/1727/1321+&amp;cd=43&amp;hl=id&amp;ct=clnk&amp;gl=id</w:t>
      </w:r>
    </w:p>
    <w:p w14:paraId="17CEB594" w14:textId="77777777" w:rsidR="006B5581" w:rsidRPr="006B5581" w:rsidRDefault="006B5581" w:rsidP="007B68DD">
      <w:pPr>
        <w:widowControl w:val="0"/>
        <w:autoSpaceDE w:val="0"/>
        <w:autoSpaceDN w:val="0"/>
        <w:adjustRightInd w:val="0"/>
        <w:spacing w:after="0" w:line="240" w:lineRule="auto"/>
        <w:ind w:left="480" w:hanging="480"/>
        <w:jc w:val="both"/>
        <w:rPr>
          <w:rFonts w:ascii="Book Antiqua" w:hAnsi="Book Antiqua"/>
          <w:noProof/>
        </w:rPr>
      </w:pPr>
      <w:r w:rsidRPr="006B5581">
        <w:rPr>
          <w:rFonts w:ascii="Book Antiqua" w:hAnsi="Book Antiqua" w:cs="Times New Roman"/>
          <w:noProof/>
          <w:szCs w:val="24"/>
        </w:rPr>
        <w:t xml:space="preserve">Yuniarni, D. (2019). The Teacher’s Perception to the Impact of Playing Gadget for Early Childhood’s Mental Health. </w:t>
      </w:r>
      <w:r w:rsidRPr="006B5581">
        <w:rPr>
          <w:rFonts w:ascii="Book Antiqua" w:hAnsi="Book Antiqua" w:cs="Times New Roman"/>
          <w:i/>
          <w:iCs/>
          <w:noProof/>
          <w:szCs w:val="24"/>
        </w:rPr>
        <w:t>Journal of Education, Teaching, and Learning</w:t>
      </w:r>
      <w:r w:rsidRPr="006B5581">
        <w:rPr>
          <w:rFonts w:ascii="Book Antiqua" w:hAnsi="Book Antiqua" w:cs="Times New Roman"/>
          <w:noProof/>
          <w:szCs w:val="24"/>
        </w:rPr>
        <w:t xml:space="preserve">, </w:t>
      </w:r>
      <w:r w:rsidRPr="006B5581">
        <w:rPr>
          <w:rFonts w:ascii="Book Antiqua" w:hAnsi="Book Antiqua" w:cs="Times New Roman"/>
          <w:i/>
          <w:iCs/>
          <w:noProof/>
          <w:szCs w:val="24"/>
        </w:rPr>
        <w:t>4</w:t>
      </w:r>
      <w:r w:rsidRPr="006B5581">
        <w:rPr>
          <w:rFonts w:ascii="Book Antiqua" w:hAnsi="Book Antiqua" w:cs="Times New Roman"/>
          <w:noProof/>
          <w:szCs w:val="24"/>
        </w:rPr>
        <w:t>(2), 350–353.</w:t>
      </w:r>
    </w:p>
    <w:p w14:paraId="5CDF426A" w14:textId="77777777" w:rsidR="001C6B0E" w:rsidRPr="001C6B0E" w:rsidRDefault="001C6B0E" w:rsidP="007B68DD">
      <w:pPr>
        <w:spacing w:after="0" w:line="240" w:lineRule="auto"/>
        <w:jc w:val="both"/>
        <w:rPr>
          <w:rFonts w:ascii="Book Antiqua" w:hAnsi="Book Antiqua" w:cs="Times New Roman"/>
          <w:lang w:val="en-GB"/>
        </w:rPr>
      </w:pPr>
      <w:r w:rsidRPr="001C6B0E">
        <w:rPr>
          <w:rFonts w:ascii="Book Antiqua" w:hAnsi="Book Antiqua" w:cs="Times New Roman"/>
          <w:lang w:val="en-GB"/>
        </w:rPr>
        <w:fldChar w:fldCharType="end"/>
      </w:r>
    </w:p>
    <w:p w14:paraId="7C03D54A" w14:textId="77777777" w:rsidR="001C6B0E" w:rsidRPr="001C6B0E" w:rsidRDefault="001C6B0E" w:rsidP="007B68DD">
      <w:pPr>
        <w:spacing w:line="240" w:lineRule="auto"/>
        <w:jc w:val="both"/>
        <w:rPr>
          <w:rFonts w:ascii="Book Antiqua" w:hAnsi="Book Antiqua" w:cs="Times New Roman"/>
          <w:lang w:val="en-GB"/>
        </w:rPr>
      </w:pPr>
    </w:p>
    <w:p w14:paraId="3A1A7098" w14:textId="77777777" w:rsidR="001C6B0E" w:rsidRPr="001C6B0E" w:rsidRDefault="001C6B0E" w:rsidP="007B68DD">
      <w:pPr>
        <w:spacing w:line="240" w:lineRule="auto"/>
        <w:jc w:val="both"/>
        <w:rPr>
          <w:rFonts w:ascii="Book Antiqua" w:hAnsi="Book Antiqua"/>
          <w:noProof/>
          <w:lang w:val="en-GB"/>
        </w:rPr>
      </w:pPr>
    </w:p>
    <w:p w14:paraId="3E99F32D" w14:textId="77777777" w:rsidR="00DE4583" w:rsidRPr="001C6B0E" w:rsidRDefault="00DE4583" w:rsidP="001C6B0E">
      <w:pPr>
        <w:widowControl w:val="0"/>
        <w:autoSpaceDE w:val="0"/>
        <w:autoSpaceDN w:val="0"/>
        <w:adjustRightInd w:val="0"/>
        <w:spacing w:after="0" w:line="240" w:lineRule="auto"/>
        <w:ind w:left="480" w:hanging="480"/>
        <w:rPr>
          <w:rFonts w:ascii="Book Antiqua" w:hAnsi="Book Antiqua"/>
        </w:rPr>
      </w:pPr>
    </w:p>
    <w:sectPr w:rsidR="00DE4583" w:rsidRPr="001C6B0E" w:rsidSect="00CF3FB0">
      <w:headerReference w:type="even" r:id="rId10"/>
      <w:headerReference w:type="default" r:id="rId11"/>
      <w:footerReference w:type="even" r:id="rId12"/>
      <w:footerReference w:type="default" r:id="rId13"/>
      <w:footerReference w:type="first" r:id="rId14"/>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EDDF7" w14:textId="77777777" w:rsidR="00DE30C0" w:rsidRDefault="00DE30C0">
      <w:pPr>
        <w:spacing w:after="0" w:line="240" w:lineRule="auto"/>
      </w:pPr>
      <w:r>
        <w:separator/>
      </w:r>
    </w:p>
  </w:endnote>
  <w:endnote w:type="continuationSeparator" w:id="0">
    <w:p w14:paraId="2843EB72" w14:textId="77777777" w:rsidR="00DE30C0" w:rsidRDefault="00DE3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11FF4" w14:textId="77777777" w:rsidR="009C4C44" w:rsidRPr="009C4C44" w:rsidRDefault="00CA4747"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660CD" w14:textId="77777777" w:rsidR="009C4C44" w:rsidRPr="009C4C44" w:rsidRDefault="00CA4747"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D2929" w14:textId="77777777" w:rsidR="009C4C44" w:rsidRPr="009C4C44" w:rsidRDefault="00CA4747"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B784E" w14:textId="77777777" w:rsidR="00DE30C0" w:rsidRDefault="00DE30C0">
      <w:pPr>
        <w:spacing w:after="0" w:line="240" w:lineRule="auto"/>
      </w:pPr>
      <w:r>
        <w:separator/>
      </w:r>
    </w:p>
  </w:footnote>
  <w:footnote w:type="continuationSeparator" w:id="0">
    <w:p w14:paraId="6BCD6030" w14:textId="77777777" w:rsidR="00DE30C0" w:rsidRDefault="00DE30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22596" w14:textId="77777777" w:rsidR="009C4C44" w:rsidRPr="00D22F31" w:rsidRDefault="00CA4747" w:rsidP="009C4C44">
    <w:pPr>
      <w:pStyle w:val="Header"/>
      <w:pBdr>
        <w:between w:val="single" w:sz="4" w:space="1" w:color="4F81BD"/>
      </w:pBdr>
      <w:jc w:val="right"/>
      <w:rPr>
        <w:sz w:val="20"/>
      </w:rPr>
    </w:pPr>
    <w:r>
      <w:rPr>
        <w:rFonts w:ascii="Book Antiqua" w:hAnsi="Book Antiqua"/>
        <w:sz w:val="18"/>
      </w:rPr>
      <w:t>Judul artikel</w:t>
    </w:r>
  </w:p>
  <w:p w14:paraId="7E78AEC6" w14:textId="77777777" w:rsidR="009C4C44" w:rsidRPr="009C4C44" w:rsidRDefault="00CA4747"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7BC9A" w14:textId="77777777" w:rsidR="009C4C44" w:rsidRPr="00D22F31" w:rsidRDefault="00CA4747" w:rsidP="009C4C44">
    <w:pPr>
      <w:pStyle w:val="Header"/>
      <w:pBdr>
        <w:between w:val="single" w:sz="4" w:space="1" w:color="4F81BD"/>
      </w:pBdr>
      <w:rPr>
        <w:sz w:val="20"/>
      </w:rPr>
    </w:pPr>
    <w:r>
      <w:rPr>
        <w:rFonts w:ascii="Book Antiqua" w:hAnsi="Book Antiqua"/>
        <w:sz w:val="18"/>
      </w:rPr>
      <w:t>Judul artikel</w:t>
    </w:r>
  </w:p>
  <w:p w14:paraId="690B112C" w14:textId="77777777" w:rsidR="009C4C44" w:rsidRPr="009C4C44" w:rsidRDefault="00CA4747"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16cid:durableId="1764298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1B8E"/>
    <w:rsid w:val="00000D47"/>
    <w:rsid w:val="000150EC"/>
    <w:rsid w:val="00015B3B"/>
    <w:rsid w:val="000D07FE"/>
    <w:rsid w:val="00103C84"/>
    <w:rsid w:val="001169C2"/>
    <w:rsid w:val="001264ED"/>
    <w:rsid w:val="001402E0"/>
    <w:rsid w:val="001C6B0E"/>
    <w:rsid w:val="001F0A4A"/>
    <w:rsid w:val="00252A9C"/>
    <w:rsid w:val="00285792"/>
    <w:rsid w:val="0030194C"/>
    <w:rsid w:val="00303033"/>
    <w:rsid w:val="0037603E"/>
    <w:rsid w:val="003A7095"/>
    <w:rsid w:val="003B7566"/>
    <w:rsid w:val="003E6819"/>
    <w:rsid w:val="003F3161"/>
    <w:rsid w:val="00420C51"/>
    <w:rsid w:val="0050411C"/>
    <w:rsid w:val="005642B0"/>
    <w:rsid w:val="005B19AF"/>
    <w:rsid w:val="005F7CA7"/>
    <w:rsid w:val="00611480"/>
    <w:rsid w:val="00641737"/>
    <w:rsid w:val="00650438"/>
    <w:rsid w:val="00653541"/>
    <w:rsid w:val="0068342B"/>
    <w:rsid w:val="006B5581"/>
    <w:rsid w:val="006F2881"/>
    <w:rsid w:val="0070284B"/>
    <w:rsid w:val="0073406A"/>
    <w:rsid w:val="007354E4"/>
    <w:rsid w:val="0078053A"/>
    <w:rsid w:val="007B68DD"/>
    <w:rsid w:val="007C036B"/>
    <w:rsid w:val="007C1CDC"/>
    <w:rsid w:val="007F4411"/>
    <w:rsid w:val="0087194A"/>
    <w:rsid w:val="008B28E2"/>
    <w:rsid w:val="008E07B1"/>
    <w:rsid w:val="008F68B8"/>
    <w:rsid w:val="008F7C04"/>
    <w:rsid w:val="0090523C"/>
    <w:rsid w:val="00931A49"/>
    <w:rsid w:val="00963F13"/>
    <w:rsid w:val="0097608F"/>
    <w:rsid w:val="009B4DF9"/>
    <w:rsid w:val="009F4CE9"/>
    <w:rsid w:val="00A21C13"/>
    <w:rsid w:val="00A50A7E"/>
    <w:rsid w:val="00A6223F"/>
    <w:rsid w:val="00A714B0"/>
    <w:rsid w:val="00A77E98"/>
    <w:rsid w:val="00AB5488"/>
    <w:rsid w:val="00AE37E9"/>
    <w:rsid w:val="00AE7983"/>
    <w:rsid w:val="00B45062"/>
    <w:rsid w:val="00B4730D"/>
    <w:rsid w:val="00B51B8E"/>
    <w:rsid w:val="00B52A4F"/>
    <w:rsid w:val="00B637E4"/>
    <w:rsid w:val="00BA3506"/>
    <w:rsid w:val="00BB2312"/>
    <w:rsid w:val="00BB570F"/>
    <w:rsid w:val="00C01ED3"/>
    <w:rsid w:val="00C0356C"/>
    <w:rsid w:val="00CA4747"/>
    <w:rsid w:val="00CE461A"/>
    <w:rsid w:val="00D346E6"/>
    <w:rsid w:val="00D62F6D"/>
    <w:rsid w:val="00D87907"/>
    <w:rsid w:val="00DA27EF"/>
    <w:rsid w:val="00DB2C8C"/>
    <w:rsid w:val="00DE30C0"/>
    <w:rsid w:val="00DE4583"/>
    <w:rsid w:val="00DF5781"/>
    <w:rsid w:val="00E145FB"/>
    <w:rsid w:val="00E56BC4"/>
    <w:rsid w:val="00EA0650"/>
    <w:rsid w:val="00ED2DA8"/>
    <w:rsid w:val="00F241B3"/>
    <w:rsid w:val="00FB7C1E"/>
    <w:rsid w:val="00FC5DD9"/>
    <w:rsid w:val="00FF25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9CA8BC"/>
  <w15:chartTrackingRefBased/>
  <w15:docId w15:val="{46076525-8C6F-4A68-9F37-79C81FBF1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line="480" w:lineRule="auto"/>
        <w:jc w:val="center"/>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B8E"/>
    <w:pPr>
      <w:spacing w:after="200" w:line="276" w:lineRule="auto"/>
      <w:jc w:val="left"/>
    </w:pPr>
    <w:rPr>
      <w:rFonts w:ascii="Calibri" w:eastAsia="Calibri" w:hAnsi="Calibri" w:cs="Arial"/>
      <w:lang w:val="id-ID"/>
    </w:rPr>
  </w:style>
  <w:style w:type="paragraph" w:styleId="Heading1">
    <w:name w:val="heading 1"/>
    <w:basedOn w:val="Normal"/>
    <w:next w:val="Normal"/>
    <w:link w:val="Heading1Char"/>
    <w:qFormat/>
    <w:rsid w:val="00B51B8E"/>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B51B8E"/>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B51B8E"/>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B51B8E"/>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1B8E"/>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B51B8E"/>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B51B8E"/>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B51B8E"/>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B51B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B8E"/>
    <w:rPr>
      <w:rFonts w:ascii="Calibri" w:eastAsia="Calibri" w:hAnsi="Calibri" w:cs="Arial"/>
      <w:lang w:val="id-ID"/>
    </w:rPr>
  </w:style>
  <w:style w:type="paragraph" w:styleId="Footer">
    <w:name w:val="footer"/>
    <w:basedOn w:val="Normal"/>
    <w:link w:val="FooterChar"/>
    <w:uiPriority w:val="99"/>
    <w:unhideWhenUsed/>
    <w:rsid w:val="00B51B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B8E"/>
    <w:rPr>
      <w:rFonts w:ascii="Calibri" w:eastAsia="Calibri" w:hAnsi="Calibri" w:cs="Arial"/>
      <w:lang w:val="id-ID"/>
    </w:rPr>
  </w:style>
  <w:style w:type="character" w:styleId="Hyperlink">
    <w:name w:val="Hyperlink"/>
    <w:uiPriority w:val="99"/>
    <w:unhideWhenUsed/>
    <w:rsid w:val="00B51B8E"/>
    <w:rPr>
      <w:color w:val="0000FF"/>
      <w:u w:val="single"/>
    </w:rPr>
  </w:style>
  <w:style w:type="paragraph" w:styleId="BodyText">
    <w:name w:val="Body Text"/>
    <w:basedOn w:val="Normal"/>
    <w:link w:val="BodyTextChar"/>
    <w:uiPriority w:val="99"/>
    <w:unhideWhenUsed/>
    <w:rsid w:val="00B51B8E"/>
    <w:pPr>
      <w:spacing w:after="120"/>
    </w:pPr>
  </w:style>
  <w:style w:type="character" w:customStyle="1" w:styleId="BodyTextChar">
    <w:name w:val="Body Text Char"/>
    <w:basedOn w:val="DefaultParagraphFont"/>
    <w:link w:val="BodyText"/>
    <w:uiPriority w:val="99"/>
    <w:rsid w:val="00B51B8E"/>
    <w:rPr>
      <w:rFonts w:ascii="Calibri" w:eastAsia="Calibri" w:hAnsi="Calibri" w:cs="Arial"/>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hafizah_ismail87@yahoo.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47604-3C4A-432D-825B-285E22DDA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9</Pages>
  <Words>16202</Words>
  <Characters>9235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ma Rahmah</dc:creator>
  <cp:keywords/>
  <dc:description/>
  <cp:lastModifiedBy>Wilma Rahmah</cp:lastModifiedBy>
  <cp:revision>15</cp:revision>
  <dcterms:created xsi:type="dcterms:W3CDTF">2022-07-29T23:46:00Z</dcterms:created>
  <dcterms:modified xsi:type="dcterms:W3CDTF">2022-08-01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7cb051-861a-33d7-aa24-a5cb5fc36c1f</vt:lpwstr>
  </property>
  <property fmtid="{D5CDD505-2E9C-101B-9397-08002B2CF9AE}" pid="24" name="Mendeley Citation Style_1">
    <vt:lpwstr>http://www.zotero.org/styles/apa</vt:lpwstr>
  </property>
</Properties>
</file>